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6CF4D33B" w:rsidR="00E4179C" w:rsidRPr="00E4179C" w:rsidRDefault="008E0A54" w:rsidP="003D36A5">
      <w:pPr>
        <w:pStyle w:val="a2"/>
      </w:pPr>
      <w:r w:rsidRPr="00B8330B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B8330B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8607189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 w:val="0"/>
          <w:kern w:val="0"/>
        </w:rPr>
        <w:t>A</w:t>
      </w:r>
      <w:r w:rsidR="00563091" w:rsidRPr="00811F99">
        <w:rPr>
          <w:rStyle w:val="af6"/>
          <w:b w:val="0"/>
          <w:kern w:val="0"/>
        </w:rPr>
        <w:t>bstract</w:t>
      </w:r>
      <w:r w:rsidR="009D6F80">
        <w:rPr>
          <w:rStyle w:val="af6"/>
          <w:b w:val="0"/>
          <w:kern w:val="0"/>
        </w:rPr>
        <w:fldChar w:fldCharType="begin"/>
      </w:r>
      <w:r w:rsidR="009D6F80">
        <w:instrText xml:space="preserve"> TC "</w:instrText>
      </w:r>
      <w:bookmarkStart w:id="1" w:name="_Toc108607190"/>
      <w:r w:rsidR="009D6F80" w:rsidRPr="00423874">
        <w:rPr>
          <w:rStyle w:val="af6"/>
          <w:b w:val="0"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 w:val="0"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69F5DA92" w14:textId="23E23CDA" w:rsidR="00BA6273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8607189" w:history="1">
            <w:r w:rsidR="00BA6273" w:rsidRPr="00C836EB">
              <w:rPr>
                <w:rStyle w:val="aa"/>
                <w:noProof/>
              </w:rPr>
              <w:t>摘要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89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i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17CEF725" w14:textId="2F20C789" w:rsidR="00BA6273" w:rsidRDefault="00E81D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607190" w:history="1">
            <w:r w:rsidR="00BA6273" w:rsidRPr="00C836EB">
              <w:rPr>
                <w:rStyle w:val="aa"/>
                <w:noProof/>
                <w:kern w:val="0"/>
              </w:rPr>
              <w:t>Abstract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0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i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79EC13B0" w14:textId="148E8E29" w:rsidR="00BA6273" w:rsidRDefault="00E81D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607191" w:history="1">
            <w:r w:rsidR="00BA6273" w:rsidRPr="00C836EB">
              <w:rPr>
                <w:rStyle w:val="aa"/>
                <w:noProof/>
              </w:rPr>
              <w:t>1 Introduction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1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70BC518D" w14:textId="142868C5" w:rsidR="00BA6273" w:rsidRDefault="00E81D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607192" w:history="1">
            <w:r w:rsidR="00BA6273" w:rsidRPr="00C836EB">
              <w:rPr>
                <w:rStyle w:val="aa"/>
                <w:noProof/>
              </w:rPr>
              <w:t>2 Data and Method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2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03918FED" w14:textId="7F990670" w:rsidR="00BA6273" w:rsidRDefault="00E81D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3" w:history="1">
            <w:r w:rsidR="00BA6273" w:rsidRPr="00C836EB">
              <w:rPr>
                <w:rStyle w:val="aa"/>
                <w:noProof/>
              </w:rPr>
              <w:t>2.1 Data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3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024B3AC3" w14:textId="04414F33" w:rsidR="00BA6273" w:rsidRDefault="00E81D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4" w:history="1">
            <w:r w:rsidR="00BA6273" w:rsidRPr="00C836EB">
              <w:rPr>
                <w:rStyle w:val="aa"/>
                <w:noProof/>
              </w:rPr>
              <w:t>2.2 Classical decomposition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4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1B19FF24" w14:textId="747A29C9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5" w:history="1">
            <w:r w:rsidR="00BA6273" w:rsidRPr="00C836EB">
              <w:rPr>
                <w:rStyle w:val="aa"/>
                <w:noProof/>
              </w:rPr>
              <w:t>2.2.1 Simple method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5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2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4F5DD9AD" w14:textId="1907CD39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6" w:history="1">
            <w:r w:rsidR="00BA6273" w:rsidRPr="00C836EB">
              <w:rPr>
                <w:rStyle w:val="aa"/>
                <w:noProof/>
              </w:rPr>
              <w:t>2.2.2 Predictor-corrector method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6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5E74AB45" w14:textId="7524FB7E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7" w:history="1">
            <w:r w:rsidR="00BA6273" w:rsidRPr="00C836EB">
              <w:rPr>
                <w:rStyle w:val="aa"/>
                <w:noProof/>
              </w:rPr>
              <w:t>2.2.3 Global model-fitting method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7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3CDB65B6" w14:textId="3E1D71A3" w:rsidR="00BA6273" w:rsidRDefault="00E81D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8" w:history="1">
            <w:r w:rsidR="00BA6273" w:rsidRPr="00C836EB">
              <w:rPr>
                <w:rStyle w:val="aa"/>
                <w:noProof/>
              </w:rPr>
              <w:t>2.3 Experiment setup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8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47D9C352" w14:textId="52607B3B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199" w:history="1">
            <w:r w:rsidR="00BA6273" w:rsidRPr="00C836EB">
              <w:rPr>
                <w:rStyle w:val="aa"/>
                <w:noProof/>
              </w:rPr>
              <w:t>2.3.1 Idealized time serie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199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0826F037" w14:textId="56781E7E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0" w:history="1">
            <w:r w:rsidR="00BA6273" w:rsidRPr="00C836EB">
              <w:rPr>
                <w:rStyle w:val="aa"/>
                <w:noProof/>
              </w:rPr>
              <w:t>2.3.2 Real time-indice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0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58DA3623" w14:textId="1E9284D7" w:rsidR="00BA6273" w:rsidRDefault="00E81D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1" w:history="1">
            <w:r w:rsidR="00BA6273" w:rsidRPr="00C836EB">
              <w:rPr>
                <w:rStyle w:val="aa"/>
                <w:noProof/>
              </w:rPr>
              <w:t>2.4 Assessment methodology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1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465BB37B" w14:textId="510763F1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2" w:history="1">
            <w:r w:rsidR="00BA6273" w:rsidRPr="00C836EB">
              <w:rPr>
                <w:rStyle w:val="aa"/>
                <w:noProof/>
              </w:rPr>
              <w:t>2.4.1 Idealized time serie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2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47015C8F" w14:textId="329B2B2C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3" w:history="1">
            <w:r w:rsidR="00BA6273" w:rsidRPr="00C836EB">
              <w:rPr>
                <w:rStyle w:val="aa"/>
                <w:noProof/>
              </w:rPr>
              <w:t>2.4.2 Real time-indice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3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5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1A48C2DA" w14:textId="2FED2A7C" w:rsidR="00BA6273" w:rsidRDefault="00E81D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607204" w:history="1">
            <w:r w:rsidR="00BA6273" w:rsidRPr="00C836EB">
              <w:rPr>
                <w:rStyle w:val="aa"/>
                <w:noProof/>
              </w:rPr>
              <w:t>3 Result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4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5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7467E40F" w14:textId="2F31459F" w:rsidR="00BA6273" w:rsidRDefault="00E81D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5" w:history="1">
            <w:r w:rsidR="00BA6273" w:rsidRPr="00C836EB">
              <w:rPr>
                <w:rStyle w:val="aa"/>
                <w:noProof/>
              </w:rPr>
              <w:t>3.1 Idealized experiment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5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5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50A4FC7F" w14:textId="4F3B48D8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6" w:history="1">
            <w:r w:rsidR="00BA6273" w:rsidRPr="00C836EB">
              <w:rPr>
                <w:rStyle w:val="aa"/>
                <w:noProof/>
              </w:rPr>
              <w:t>3.1.1 Classical decomposition result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6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5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64778773" w14:textId="641076C8" w:rsidR="00BA6273" w:rsidRDefault="00E81D2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7" w:history="1">
            <w:r w:rsidR="00BA6273" w:rsidRPr="00C836EB">
              <w:rPr>
                <w:rStyle w:val="aa"/>
                <w:noProof/>
              </w:rPr>
              <w:t>3.1.2 Comparison of different method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7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2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58943585" w14:textId="191270B9" w:rsidR="00BA6273" w:rsidRDefault="00E81D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607208" w:history="1">
            <w:r w:rsidR="00BA6273" w:rsidRPr="00C836EB">
              <w:rPr>
                <w:rStyle w:val="aa"/>
                <w:noProof/>
              </w:rPr>
              <w:t>3.2 Classical decomposition of several real time-indice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8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48D61AFD" w14:textId="55E2AD6B" w:rsidR="00BA6273" w:rsidRDefault="00E81D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607209" w:history="1">
            <w:r w:rsidR="00BA6273" w:rsidRPr="00C836EB">
              <w:rPr>
                <w:rStyle w:val="aa"/>
                <w:noProof/>
              </w:rPr>
              <w:t>4 Conclusion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09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58D6366C" w14:textId="18E8122C" w:rsidR="00BA6273" w:rsidRDefault="00E81D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607210" w:history="1">
            <w:r w:rsidR="00BA6273" w:rsidRPr="00C836EB">
              <w:rPr>
                <w:rStyle w:val="aa"/>
                <w:noProof/>
              </w:rPr>
              <w:t>References</w:t>
            </w:r>
            <w:r w:rsidR="00BA6273">
              <w:rPr>
                <w:noProof/>
                <w:webHidden/>
              </w:rPr>
              <w:tab/>
            </w:r>
            <w:r w:rsidR="00BA6273">
              <w:rPr>
                <w:noProof/>
                <w:webHidden/>
              </w:rPr>
              <w:fldChar w:fldCharType="begin"/>
            </w:r>
            <w:r w:rsidR="00BA6273">
              <w:rPr>
                <w:noProof/>
                <w:webHidden/>
              </w:rPr>
              <w:instrText xml:space="preserve"> PAGEREF _Toc108607210 \h </w:instrText>
            </w:r>
            <w:r w:rsidR="00BA6273">
              <w:rPr>
                <w:noProof/>
                <w:webHidden/>
              </w:rPr>
            </w:r>
            <w:r w:rsidR="00BA6273">
              <w:rPr>
                <w:noProof/>
                <w:webHidden/>
              </w:rPr>
              <w:fldChar w:fldCharType="separate"/>
            </w:r>
            <w:r w:rsidR="00823005">
              <w:rPr>
                <w:noProof/>
                <w:webHidden/>
              </w:rPr>
              <w:t>14</w:t>
            </w:r>
            <w:r w:rsidR="00BA6273">
              <w:rPr>
                <w:noProof/>
                <w:webHidden/>
              </w:rPr>
              <w:fldChar w:fldCharType="end"/>
            </w:r>
          </w:hyperlink>
        </w:p>
        <w:p w14:paraId="1D949969" w14:textId="132CD1B5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2" w:name="_Toc108607191"/>
      <w:r>
        <w:lastRenderedPageBreak/>
        <w:t>Introduction</w:t>
      </w:r>
      <w:bookmarkEnd w:id="2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3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4" w:name="_Hlk107653125"/>
      <w:r w:rsidR="00212AD9" w:rsidRPr="00B913ED">
        <w:rPr>
          <w:i/>
        </w:rPr>
        <w:t>classical decomposition</w:t>
      </w:r>
      <w:bookmarkEnd w:id="3"/>
      <w:bookmarkEnd w:id="4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35B63F20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0D6BA9B4" w:rsidR="00C25468" w:rsidRPr="00BE6B7B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77377E12" w14:textId="0A313CE8" w:rsidR="00144958" w:rsidRDefault="00E508E9" w:rsidP="00144958">
      <w:pPr>
        <w:pStyle w:val="1"/>
        <w:spacing w:before="156" w:after="156"/>
      </w:pPr>
      <w:bookmarkStart w:id="5" w:name="_Toc108607192"/>
      <w:r>
        <w:rPr>
          <w:rFonts w:hint="eastAsia"/>
        </w:rPr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5"/>
    </w:p>
    <w:p w14:paraId="1DFA5152" w14:textId="3E5C6235" w:rsidR="00755DE9" w:rsidRPr="00755DE9" w:rsidRDefault="00755DE9" w:rsidP="00755DE9">
      <w:pPr>
        <w:pStyle w:val="21"/>
      </w:pPr>
      <w:bookmarkStart w:id="6" w:name="_Toc108607193"/>
      <w:r>
        <w:rPr>
          <w:rFonts w:hint="eastAsia"/>
        </w:rPr>
        <w:t>D</w:t>
      </w:r>
      <w:r>
        <w:t>ata</w:t>
      </w:r>
      <w:bookmarkEnd w:id="6"/>
    </w:p>
    <w:p w14:paraId="577851BA" w14:textId="3A82BF0A" w:rsidR="00144958" w:rsidRDefault="00963E57" w:rsidP="003E5B91">
      <w:pPr>
        <w:pStyle w:val="21"/>
      </w:pPr>
      <w:bookmarkStart w:id="7" w:name="_Toc108607194"/>
      <w:bookmarkStart w:id="8" w:name="_Hlk108555813"/>
      <w:r>
        <w:rPr>
          <w:rFonts w:hint="eastAsia"/>
        </w:rPr>
        <w:t>C</w:t>
      </w:r>
      <w:r w:rsidRPr="00803A13">
        <w:t>lassical decomposition</w:t>
      </w:r>
      <w:bookmarkEnd w:id="7"/>
    </w:p>
    <w:bookmarkEnd w:id="8"/>
    <w:p w14:paraId="0183B039" w14:textId="19346D4C" w:rsidR="000A4BB4" w:rsidRDefault="000A4BB4" w:rsidP="000A4BB4">
      <w:pPr>
        <w:pStyle w:val="a2"/>
      </w:pPr>
      <w:r>
        <w:rPr>
          <w:rFonts w:hint="eastAsia"/>
        </w:rPr>
        <w:t>本项目研究</w:t>
      </w:r>
      <w:r w:rsidR="006B17A0">
        <w:rPr>
          <w:rFonts w:hint="eastAsia"/>
        </w:rPr>
        <w:t>对</w:t>
      </w:r>
      <w:r>
        <w:rPr>
          <w:rFonts w:hint="eastAsia"/>
        </w:rPr>
        <w:t>时间序列的</w:t>
      </w:r>
      <w:r w:rsidR="00BA4B59">
        <w:rPr>
          <w:rFonts w:hint="eastAsia"/>
        </w:rPr>
        <w:t>以下三类</w:t>
      </w:r>
      <w:r>
        <w:rPr>
          <w:rFonts w:hint="eastAsia"/>
        </w:rPr>
        <w:t>经典分解（</w:t>
      </w:r>
      <w:r>
        <w:rPr>
          <w:rFonts w:hint="eastAsia"/>
        </w:rPr>
        <w:t>t</w:t>
      </w:r>
      <w:r>
        <w:t>rend + annual cycle + residu</w:t>
      </w:r>
      <w:r w:rsidR="00364B9C">
        <w:rPr>
          <w:rFonts w:hint="eastAsia"/>
        </w:rPr>
        <w:t>al</w:t>
      </w:r>
      <w:r>
        <w:rPr>
          <w:rFonts w:hint="eastAsia"/>
        </w:rPr>
        <w:t>）方案：</w:t>
      </w:r>
    </w:p>
    <w:p w14:paraId="340C39CC" w14:textId="65C7AB81" w:rsidR="000A4BB4" w:rsidRDefault="000A4BB4" w:rsidP="000A4BB4">
      <w:pPr>
        <w:pStyle w:val="a2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>
        <w:rPr>
          <w:rFonts w:hint="eastAsia"/>
        </w:rPr>
        <w:t>I</w:t>
      </w:r>
      <w:r>
        <w:rPr>
          <w:rFonts w:hint="eastAsia"/>
        </w:rPr>
        <w:t>类，简单方法</w:t>
      </w:r>
      <w:r w:rsidR="00177C29">
        <w:rPr>
          <w:rFonts w:hint="eastAsia"/>
        </w:rPr>
        <w:t>，记为</w:t>
      </w:r>
      <w:r w:rsidR="00177C29">
        <w:rPr>
          <w:rFonts w:hint="eastAsia"/>
        </w:rPr>
        <w:t>M</w:t>
      </w:r>
      <w:r w:rsidR="00177C29">
        <w:t>-1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局部加权线性回归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，用简单平均决定</w:t>
      </w:r>
      <w:r>
        <w:rPr>
          <w:rFonts w:hint="eastAsia"/>
        </w:rPr>
        <w:t>a</w:t>
      </w:r>
      <w:r>
        <w:t>nnual cycle</w:t>
      </w:r>
      <w:r w:rsidR="001B6C6A">
        <w:rPr>
          <w:rFonts w:hint="eastAsia"/>
        </w:rPr>
        <w:t>.</w:t>
      </w:r>
    </w:p>
    <w:p w14:paraId="54121EB3" w14:textId="7B55FE15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>
        <w:rPr>
          <w:rFonts w:hint="eastAsia"/>
        </w:rPr>
        <w:t>II</w:t>
      </w:r>
      <w:r>
        <w:rPr>
          <w:rFonts w:hint="eastAsia"/>
        </w:rPr>
        <w:t>类，预估</w:t>
      </w:r>
      <w:r>
        <w:t>-</w:t>
      </w:r>
      <w:r>
        <w:rPr>
          <w:rFonts w:hint="eastAsia"/>
        </w:rPr>
        <w:t>校正</w:t>
      </w:r>
      <w:r w:rsidR="00177C29">
        <w:rPr>
          <w:rFonts w:hint="eastAsia"/>
        </w:rPr>
        <w:t>，记为</w:t>
      </w:r>
      <w:r w:rsidR="00177C29">
        <w:rPr>
          <w:rFonts w:hint="eastAsia"/>
        </w:rPr>
        <w:t>M</w:t>
      </w:r>
      <w:r w:rsidR="00177C29">
        <w:t>-2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在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类方法基础上，再迭代一次</w:t>
      </w:r>
      <w:r w:rsidR="00CE3A71">
        <w:rPr>
          <w:rFonts w:hint="eastAsia"/>
        </w:rPr>
        <w:t>.</w:t>
      </w:r>
    </w:p>
    <w:p w14:paraId="44E7A864" w14:textId="53D53D97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>
        <w:rPr>
          <w:rFonts w:hint="eastAsia"/>
        </w:rPr>
        <w:t>III</w:t>
      </w:r>
      <w:r>
        <w:rPr>
          <w:rFonts w:hint="eastAsia"/>
        </w:rPr>
        <w:t>类，全局模型拟合</w:t>
      </w:r>
      <w:r w:rsidR="00765102">
        <w:rPr>
          <w:rFonts w:hint="eastAsia"/>
        </w:rPr>
        <w:t>，记为</w:t>
      </w:r>
      <w:r w:rsidR="00765102">
        <w:rPr>
          <w:rFonts w:hint="eastAsia"/>
        </w:rPr>
        <w:t>M</w:t>
      </w:r>
      <w:r w:rsidR="00765102">
        <w:t>-3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一次多项式</w:t>
      </w:r>
      <w:r>
        <w:rPr>
          <w:rFonts w:hint="eastAsia"/>
        </w:rPr>
        <w:t xml:space="preserve"> +</w:t>
      </w:r>
      <w:r>
        <w:t xml:space="preserve"> </w:t>
      </w:r>
      <w:r>
        <w:rPr>
          <w:rFonts w:hint="eastAsia"/>
        </w:rPr>
        <w:t>有限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正余弦序列模型，去拟合原始序列</w:t>
      </w:r>
      <w:r>
        <w:rPr>
          <w:rFonts w:hint="eastAsia"/>
        </w:rPr>
        <w:t>.</w:t>
      </w:r>
    </w:p>
    <w:p w14:paraId="6D91BFA7" w14:textId="39B6E361" w:rsidR="004D708F" w:rsidRDefault="004D708F" w:rsidP="000A4BB4">
      <w:pPr>
        <w:pStyle w:val="a2"/>
      </w:pPr>
      <w:r>
        <w:rPr>
          <w:rFonts w:hint="eastAsia"/>
        </w:rPr>
        <w:t>以</w:t>
      </w:r>
      <w:r w:rsidR="00D92CAB">
        <w:rPr>
          <w:rFonts w:hint="eastAsia"/>
        </w:rPr>
        <w:t>后，</w:t>
      </w:r>
      <w:r>
        <w:rPr>
          <w:rFonts w:hint="eastAsia"/>
        </w:rPr>
        <w:t>称</w:t>
      </w:r>
      <w:r>
        <w:rPr>
          <w:rFonts w:hint="eastAsia"/>
        </w:rPr>
        <w:t>t</w:t>
      </w:r>
      <w:r>
        <w:t>rend + annual cycle</w:t>
      </w:r>
      <w:r>
        <w:rPr>
          <w:rFonts w:hint="eastAsia"/>
        </w:rPr>
        <w:t>为</w:t>
      </w:r>
      <w:r w:rsidR="00B67566" w:rsidRPr="006978FD">
        <w:rPr>
          <w:rStyle w:val="af6"/>
          <w:b w:val="0"/>
        </w:rPr>
        <w:t>气候平均态</w:t>
      </w:r>
      <w:r w:rsidR="006978FD">
        <w:rPr>
          <w:rFonts w:hint="eastAsia"/>
        </w:rPr>
        <w:t>(</w:t>
      </w:r>
      <w:r w:rsidR="006978FD" w:rsidRPr="006978FD">
        <w:t>climatological mean</w:t>
      </w:r>
      <w:r w:rsidR="006978FD">
        <w:t>)</w:t>
      </w:r>
      <w:r w:rsidR="00B67566">
        <w:rPr>
          <w:rFonts w:hint="eastAsia"/>
        </w:rPr>
        <w:t>.</w:t>
      </w:r>
    </w:p>
    <w:p w14:paraId="383DDB21" w14:textId="05103646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</w:t>
      </w:r>
      <w:r w:rsidR="00A419EA">
        <w:t xml:space="preserve"> </w:t>
      </w:r>
      <w:r w:rsidR="00A419EA">
        <w:rPr>
          <w:rFonts w:hint="eastAsia"/>
        </w:rPr>
        <w:t>c</w:t>
      </w:r>
      <w:r w:rsidR="00792EDE" w:rsidRPr="00792EDE">
        <w:t>an easily be generalized to daily data, or data obtained by sampling at other time intervals.</w:t>
      </w:r>
    </w:p>
    <w:p w14:paraId="2E2D8830" w14:textId="77777777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w:proofErr w:type="spellStart"/>
      <w:r w:rsidRPr="00C43444">
        <w:rPr>
          <w:i/>
        </w:rPr>
        <w:t>i</w:t>
      </w:r>
      <w:r w:rsidRPr="00C43444">
        <w:rPr>
          <w:vertAlign w:val="superscript"/>
        </w:rPr>
        <w:t>th</w:t>
      </w:r>
      <w:proofErr w:type="spellEnd"/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9" w:name="_Toc108607195"/>
      <w:r>
        <w:t>S</w:t>
      </w:r>
      <w:r w:rsidR="00E7091C">
        <w:t>imple method</w:t>
      </w:r>
      <w:bookmarkEnd w:id="9"/>
    </w:p>
    <w:p w14:paraId="384FDB5C" w14:textId="20315342" w:rsidR="003D4D0E" w:rsidRDefault="003D4D0E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995D12">
        <w:rPr>
          <w:rFonts w:hint="eastAsia"/>
        </w:rPr>
        <w:t>先局部线性回归决定</w:t>
      </w:r>
      <w:r w:rsidR="00995D12">
        <w:rPr>
          <w:rFonts w:hint="eastAsia"/>
        </w:rPr>
        <w:t>t</w:t>
      </w:r>
      <w:r w:rsidR="00995D12">
        <w:t>rend</w:t>
      </w:r>
      <w:r w:rsidR="00995D12">
        <w:rPr>
          <w:rFonts w:hint="eastAsia"/>
        </w:rPr>
        <w:t>，再简单平均求</w:t>
      </w:r>
      <w:r w:rsidR="00466EC0">
        <w:rPr>
          <w:rFonts w:hint="eastAsia"/>
        </w:rPr>
        <w:t>annual cycle</w:t>
      </w:r>
      <w:r>
        <w:t>]</w:t>
      </w:r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7CB31F66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</w:t>
      </w:r>
      <w:r w:rsidR="00A419EA">
        <w:rPr>
          <w:rFonts w:hint="eastAsia"/>
        </w:rPr>
        <w:t>of</w:t>
      </w:r>
      <w:r w:rsidR="00A419EA">
        <w:t xml:space="preserve"> </w:t>
      </w:r>
      <w:r w:rsidR="006E42F7">
        <w:t>the</w:t>
      </w:r>
      <w:r w:rsidR="00E22829">
        <w:t xml:space="preserve"> form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F652B8">
        <w:t>, 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49A69BE5" w:rsidR="00F51B99" w:rsidRPr="00722C0B" w:rsidRDefault="00E81D2A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7A0417AA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T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 xml:space="preserve">, </w:t>
      </w:r>
      <w:r w:rsidR="003001F8">
        <w:t>define</w:t>
      </w:r>
      <w:r w:rsidR="0015094A">
        <w:t>d</w:t>
      </w:r>
      <w:r w:rsidR="003001F8">
        <w:t xml:space="preserve"> </w:t>
      </w:r>
      <w:proofErr w:type="gramStart"/>
      <w:r w:rsidR="003001F8">
        <w:t>a</w:t>
      </w:r>
      <w:r w:rsidR="0015094A">
        <w:t>s</w:t>
      </w:r>
      <w:proofErr w:type="gramEnd"/>
    </w:p>
    <w:p w14:paraId="44BDA140" w14:textId="4F0292A3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T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2F9C3D8B" w:rsidR="00766C7A" w:rsidRPr="00F65972" w:rsidRDefault="00E81D2A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T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0" w:name="eqn_o1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w:bookmarkEnd w:id="10"/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46A42D62" w:rsidR="007D500F" w:rsidRPr="007D500F" w:rsidRDefault="00E81D2A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w:bookmarkStart w:id="11" w:name="eqn_o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w:bookmarkEnd w:id="11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5CDD72D" w14:textId="63C2629B" w:rsidR="00EA4EA9" w:rsidRDefault="00E000EC" w:rsidP="00F65972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</w:t>
      </w:r>
      <w:r w:rsidR="0025532D">
        <w:t>s</w:t>
      </w:r>
      <w:r>
        <w:t xml:space="preserve"> on</w:t>
      </w:r>
      <w:r w:rsidR="00D71DF1" w:rsidRPr="00F65972">
        <w:t xml:space="preserve"> query </w:t>
      </w:r>
      <w:r w:rsidR="00D71DF1">
        <w:t>time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F65972">
        <w:t>so the above LWLR procedure should be executed</w:t>
      </w:r>
      <w:r w:rsidR="00F65972" w:rsidRPr="00F65972">
        <w:t xml:space="preserve"> individually for each</w:t>
      </w:r>
      <w:r w:rsidR="002C3CA5">
        <w:t xml:space="preserve"> </w:t>
      </w:r>
      <m:oMath>
        <m:r>
          <w:rPr>
            <w:rFonts w:ascii="Latin Modern Math" w:hAnsi="Latin Modern Math"/>
          </w:rPr>
          <m:t>t</m:t>
        </m:r>
      </m:oMath>
      <w:r w:rsidR="002C3CA5">
        <w:t>.</w:t>
      </w:r>
    </w:p>
    <w:p w14:paraId="334DBFC2" w14:textId="47F7D3AE" w:rsidR="00EF25E3" w:rsidRDefault="00357352" w:rsidP="00933A1B">
      <w:pPr>
        <w:pStyle w:val="41"/>
      </w:pPr>
      <w:r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516233">
        <w:t>components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119FA346" w:rsidR="00C130C8" w:rsidRPr="00166DC6" w:rsidRDefault="00E81D2A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2" w:name="eqn_o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w:bookmarkEnd w:id="12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7E43AD0" w14:textId="64B27E38" w:rsidR="00166DC6" w:rsidRPr="00133F88" w:rsidRDefault="00166DC6" w:rsidP="00166DC6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4F908CC5" w14:textId="0B15B9A0" w:rsidR="002F5B36" w:rsidRDefault="002F5B36" w:rsidP="002F5B36">
      <w:pPr>
        <w:pStyle w:val="41"/>
      </w:pPr>
      <w:r w:rsidRPr="002F5B36">
        <w:lastRenderedPageBreak/>
        <w:t>Classical decomposition</w:t>
      </w:r>
      <w:r>
        <w:t xml:space="preserve"> by LWLR and simple averaging</w:t>
      </w:r>
    </w:p>
    <w:p w14:paraId="5B7EE7B2" w14:textId="0144ACAD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</w:t>
      </w:r>
      <w:r w:rsidR="00037ACE">
        <w:t>done</w:t>
      </w:r>
      <w:r>
        <w:t xml:space="preserve">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 xml:space="preserve">In this paper, the following two commonly used </w:t>
      </w:r>
      <w:r w:rsidR="00CC7D1C" w:rsidRPr="00CC7D1C">
        <w:t xml:space="preserve">simple </w:t>
      </w:r>
      <w:r w:rsidR="006E67B4">
        <w:t>methods</w:t>
      </w:r>
      <w:r w:rsidR="00CC7D1C" w:rsidRPr="00A3056F">
        <w:t xml:space="preserve"> </w:t>
      </w:r>
      <w:r w:rsidR="00A3056F" w:rsidRPr="00A3056F">
        <w:t>will be evaluated.</w:t>
      </w:r>
    </w:p>
    <w:p w14:paraId="161F59A9" w14:textId="704B6D89" w:rsidR="00D80DF1" w:rsidRPr="00144E10" w:rsidRDefault="00E47B55" w:rsidP="009B2F8B">
      <w:pPr>
        <w:pStyle w:val="a2"/>
        <w:rPr>
          <w:i/>
        </w:rPr>
      </w:pPr>
      <w:r w:rsidRPr="00144E10">
        <w:rPr>
          <w:rStyle w:val="af6"/>
          <w:rFonts w:hint="eastAsia"/>
          <w:b w:val="0"/>
          <w:i/>
        </w:rPr>
        <w:t>(</w:t>
      </w:r>
      <w:r w:rsidR="00E603FF" w:rsidRPr="00144E10">
        <w:rPr>
          <w:rStyle w:val="af6"/>
          <w:b w:val="0"/>
          <w:i/>
        </w:rPr>
        <w:t>a</w:t>
      </w:r>
      <w:r w:rsidRPr="00144E10">
        <w:rPr>
          <w:rStyle w:val="af6"/>
          <w:b w:val="0"/>
          <w:i/>
        </w:rPr>
        <w:t xml:space="preserve">) </w:t>
      </w:r>
      <w:r w:rsidR="004D3399" w:rsidRPr="00C00EF7">
        <w:rPr>
          <w:rStyle w:val="af6"/>
          <w:rFonts w:hint="eastAsia"/>
          <w:b w:val="0"/>
          <w:i/>
        </w:rPr>
        <w:t>M</w:t>
      </w:r>
      <w:r w:rsidR="004D3399" w:rsidRPr="00C00EF7">
        <w:rPr>
          <w:rStyle w:val="af6"/>
          <w:b w:val="0"/>
          <w:i/>
        </w:rPr>
        <w:t>-1A</w:t>
      </w:r>
      <w:r w:rsidR="004D3399" w:rsidRPr="00144E10">
        <w:rPr>
          <w:rStyle w:val="af6"/>
          <w:b w:val="0"/>
          <w:i/>
        </w:rPr>
        <w:t xml:space="preserve"> method</w:t>
      </w:r>
    </w:p>
    <w:p w14:paraId="6E5F1927" w14:textId="74BDE301" w:rsidR="00E47B55" w:rsidRDefault="00E47B55" w:rsidP="00357352">
      <w:pPr>
        <w:pStyle w:val="a2"/>
      </w:pPr>
      <w:r w:rsidRPr="009B2F8B">
        <w:rPr>
          <w:rStyle w:val="af6"/>
        </w:rPr>
        <w:t>Step-</w:t>
      </w:r>
      <w:proofErr w:type="gramStart"/>
      <w:r w:rsidRPr="009B2F8B">
        <w:rPr>
          <w:rStyle w:val="af6"/>
        </w:rPr>
        <w:t>1</w:t>
      </w:r>
      <w:r>
        <w:t xml:space="preserve">  </w:t>
      </w:r>
      <w:r w:rsidR="004978E0">
        <w:t>Determine</w:t>
      </w:r>
      <w:proofErr w:type="gramEnd"/>
      <w:r w:rsidR="004978E0">
        <w:t xml:space="preserve"> the trend component. </w:t>
      </w:r>
      <w:r w:rsidR="00CC7D1C">
        <w:t>Apply LWLR procedure (</w:t>
      </w:r>
      <w:r w:rsidR="00CC7D1C">
        <w:fldChar w:fldCharType="begin"/>
      </w:r>
      <w:r w:rsidR="00CC7D1C">
        <w:instrText xml:space="preserve"> REF eqn_o1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CC7D1C">
        <w:fldChar w:fldCharType="end"/>
      </w:r>
      <w:r w:rsidR="00CC7D1C">
        <w:t>)(</w:t>
      </w:r>
      <w:r w:rsidR="00CC7D1C">
        <w:fldChar w:fldCharType="begin"/>
      </w:r>
      <w:r w:rsidR="00CC7D1C">
        <w:instrText xml:space="preserve"> REF eqn_o2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CC7D1C">
        <w:fldChar w:fldCharType="end"/>
      </w:r>
      <w:r w:rsidR="00CC7D1C">
        <w:t xml:space="preserve">) to the original series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 w:rsidR="00CC7D1C">
        <w:rPr>
          <w:rFonts w:hint="eastAsia"/>
        </w:rPr>
        <w:t>,</w:t>
      </w:r>
      <w:r w:rsidR="00CC7D1C">
        <w:t xml:space="preserve"> with</w:t>
      </w:r>
      <w:r w:rsidR="0076491B" w:rsidRPr="0076491B">
        <w:t xml:space="preserve"> </w:t>
      </w:r>
      <w:r w:rsidR="0076491B">
        <w:t>the d</w:t>
      </w:r>
      <w:r w:rsidR="0076491B" w:rsidRPr="00932FF5">
        <w:t>iagonal</w:t>
      </w:r>
      <w:r w:rsidR="0076491B">
        <w:t xml:space="preserve"> </w:t>
      </w:r>
      <w:r w:rsidR="0076491B" w:rsidRPr="0076491B">
        <w:t>weight matrix</w:t>
      </w:r>
      <w:r w:rsidR="0076491B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76491B" w:rsidRPr="0076491B">
        <w:rPr>
          <w:rFonts w:hint="eastAsia"/>
        </w:rPr>
        <w:t xml:space="preserve"> </w:t>
      </w:r>
      <w:r w:rsidR="0076491B">
        <w:rPr>
          <w:rFonts w:hint="eastAsia"/>
        </w:rPr>
        <w:t>in</w:t>
      </w:r>
      <w:r w:rsidR="0076491B">
        <w:t xml:space="preserve"> (</w:t>
      </w:r>
      <w:r w:rsidR="0076491B">
        <w:fldChar w:fldCharType="begin"/>
      </w:r>
      <w:r w:rsidR="0076491B">
        <w:instrText xml:space="preserve"> REF eqn_o1 \h </w:instrText>
      </w:r>
      <w:r w:rsidR="0076491B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76491B">
        <w:fldChar w:fldCharType="end"/>
      </w:r>
      <w:r w:rsidR="0076491B">
        <w:t>) defined as</w:t>
      </w:r>
    </w:p>
    <w:p w14:paraId="612E7CB6" w14:textId="101F7FA1" w:rsidR="0076491B" w:rsidRPr="009B2F8B" w:rsidRDefault="00E81D2A" w:rsidP="00357352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I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-ρ≤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lt;t+ρ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1,  &amp;t-ρ≤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&lt;t+ρ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0,  &amp;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otherwise</m:t>
                      </m:r>
                      <m:r>
                        <w:rPr>
                          <w:rFonts w:ascii="Latin Modern Math" w:hAnsi="Latin Modern Math"/>
                        </w:rPr>
                        <m:t>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3" w:name="eqn_o4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4</m:t>
              </m:r>
              <m:r>
                <m:rPr>
                  <m:nor/>
                </m:rPr>
                <w:fldChar w:fldCharType="end"/>
              </m:r>
              <w:bookmarkEnd w:id="13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62F97FA" w14:textId="247E87CD" w:rsidR="009B2F8B" w:rsidRDefault="00A61C58" w:rsidP="009B2F8B">
      <w:pPr>
        <w:pStyle w:val="a2"/>
        <w:ind w:firstLine="0"/>
      </w:pPr>
      <w:r>
        <w:t>which</w:t>
      </w:r>
      <w:r w:rsidR="00210041">
        <w:t xml:space="preserve"> means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FE6453">
        <w:t xml:space="preserve"> is determined by those data near </w:t>
      </w:r>
      <m:oMath>
        <m:r>
          <w:rPr>
            <w:rFonts w:ascii="Latin Modern Math" w:hAnsi="Latin Modern Math"/>
          </w:rPr>
          <m:t>t</m:t>
        </m:r>
      </m:oMath>
      <w:r w:rsidR="00FE6453">
        <w:rPr>
          <w:rFonts w:hint="eastAsia"/>
        </w:rPr>
        <w:t>.</w:t>
      </w:r>
      <w:r w:rsidR="00FE6453">
        <w:t xml:space="preserve"> </w:t>
      </w:r>
      <w:r w:rsidR="00B27567">
        <w:t xml:space="preserve">When </w:t>
      </w:r>
      <m:oMath>
        <m:r>
          <w:rPr>
            <w:rFonts w:ascii="Latin Modern Math" w:hAnsi="Latin Modern Math" w:hint="eastAsia"/>
          </w:rPr>
          <m:t>t</m:t>
        </m:r>
      </m:oMath>
      <w:r w:rsidR="00B27567">
        <w:rPr>
          <w:rFonts w:hint="eastAsia"/>
        </w:rPr>
        <w:t xml:space="preserve"> </w:t>
      </w:r>
      <w:r w:rsidR="00B27567">
        <w:t xml:space="preserve">is near boundar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B27567">
        <w:rPr>
          <w:rFonts w:hint="eastAsia"/>
        </w:rPr>
        <w:t xml:space="preserve"> </w:t>
      </w:r>
      <w:r w:rsidR="00B27567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B27567">
        <w:t xml:space="preserve"> </w:t>
      </w:r>
      <w:r w:rsidR="000E5400">
        <w:t>so that</w:t>
      </w:r>
      <w:r w:rsidR="00B27567">
        <w:t xml:space="preserve"> </w:t>
      </w:r>
      <m:oMath>
        <m:r>
          <w:rPr>
            <w:rFonts w:ascii="Latin Modern Math" w:hAnsi="Latin Modern Math"/>
          </w:rPr>
          <m:t>t-ρ&l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03B15">
        <w:rPr>
          <w:rFonts w:hint="eastAsia"/>
        </w:rPr>
        <w:t xml:space="preserve"> </w:t>
      </w:r>
      <w:r w:rsidR="00303B15">
        <w:t xml:space="preserve">or </w:t>
      </w:r>
      <m:oMath>
        <m:r>
          <w:rPr>
            <w:rFonts w:ascii="Latin Modern Math" w:hAnsi="Latin Modern Math"/>
          </w:rPr>
          <m:t>t+ρ&g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303B15">
        <w:rPr>
          <w:rFonts w:hint="eastAsia"/>
        </w:rPr>
        <w:t>,</w:t>
      </w:r>
      <w:r w:rsidR="00303B15">
        <w:t xml:space="preserve"> </w:t>
      </w:r>
      <w:r w:rsidR="00C1101F">
        <w:t xml:space="preserve">less data is available to determin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C1101F">
        <w:rPr>
          <w:rFonts w:hint="eastAsia"/>
        </w:rPr>
        <w:t>.</w:t>
      </w:r>
      <w:r w:rsidR="00C1101F">
        <w:t xml:space="preserve"> </w:t>
      </w:r>
      <w:r w:rsidR="0097255E">
        <w:t xml:space="preserve">In this case, one can </w:t>
      </w:r>
      <w:r w:rsidR="00317F89">
        <w:t xml:space="preserve">adapt the following </w:t>
      </w:r>
      <w:r w:rsidR="00317F89" w:rsidRPr="00C23318">
        <w:rPr>
          <w:i/>
        </w:rPr>
        <w:t>boundary adjustment</w:t>
      </w:r>
      <w:r w:rsidR="00317F89">
        <w:t xml:space="preserve"> strategy: </w:t>
      </w:r>
      <w:r w:rsidR="0097255E"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2ρ-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97255E">
        <w:rPr>
          <w:rFonts w:hint="eastAsia"/>
        </w:rPr>
        <w:t xml:space="preserve"> </w:t>
      </w:r>
      <w:r w:rsidR="0097255E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  <m:r>
              <w:rPr>
                <w:rFonts w:ascii="Latin Modern Math" w:hAnsi="Latin Modern Math"/>
              </w:rPr>
              <m:t>-2ρ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97255E">
        <w:t xml:space="preserve"> </w:t>
      </w:r>
      <w:r w:rsidR="0097255E" w:rsidRPr="0097255E">
        <w:t xml:space="preserve">such that the same number of data is used for determining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97255E" w:rsidRPr="0097255E">
        <w:t>.</w:t>
      </w:r>
    </w:p>
    <w:p w14:paraId="6E41151A" w14:textId="796DF33E" w:rsidR="0014601E" w:rsidRDefault="0014601E" w:rsidP="0014601E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 w:rsidRPr="0014601E">
        <w:rPr>
          <w:rStyle w:val="af6"/>
        </w:rPr>
        <w:t>2</w:t>
      </w:r>
      <w:r>
        <w:t xml:space="preserve"> </w:t>
      </w:r>
      <w:r w:rsidR="007F5736">
        <w:t xml:space="preserve"> </w:t>
      </w:r>
      <w:r w:rsidR="004978E0">
        <w:t>Determine</w:t>
      </w:r>
      <w:proofErr w:type="gramEnd"/>
      <w:r w:rsidR="004978E0">
        <w:t xml:space="preserve"> the seasonal component. </w:t>
      </w:r>
      <w:r>
        <w:t>Apply simple averaging</w:t>
      </w:r>
      <w:r w:rsidR="00833C0C">
        <w:t xml:space="preserve"> (</w:t>
      </w:r>
      <w:r w:rsidR="00833C0C">
        <w:fldChar w:fldCharType="begin"/>
      </w:r>
      <w:r w:rsidR="00833C0C">
        <w:instrText xml:space="preserve"> REF eqn_o3 \h </w:instrText>
      </w:r>
      <w:r w:rsidR="00833C0C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833C0C">
        <w:fldChar w:fldCharType="end"/>
      </w:r>
      <w:r w:rsidR="00833C0C">
        <w:t>) to the detrended series</w:t>
      </w:r>
      <w:r w:rsidR="00800289"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00289">
        <w:rPr>
          <w:rFonts w:hint="eastAsia"/>
        </w:rPr>
        <w:t xml:space="preserve"> </w:t>
      </w:r>
      <w:r w:rsidR="00800289">
        <w:t>to obtain</w:t>
      </w:r>
    </w:p>
    <w:p w14:paraId="1E953FC3" w14:textId="04949D46" w:rsidR="00514D18" w:rsidRPr="00514D18" w:rsidRDefault="00E81D2A" w:rsidP="0014601E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bSup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p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9ACFDF8" w14:textId="0FB937AE" w:rsidR="00514D18" w:rsidRDefault="00514D18" w:rsidP="00514D18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>
        <w:t>.</w:t>
      </w:r>
    </w:p>
    <w:p w14:paraId="4F99D29F" w14:textId="25129E88" w:rsidR="000A7270" w:rsidRPr="000E6985" w:rsidRDefault="000A7270" w:rsidP="00B55B90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="00B55B90" w:rsidRPr="004978E0">
        <w:rPr>
          <w:rStyle w:val="af0"/>
          <w:b w:val="0"/>
        </w:rPr>
        <w:t xml:space="preserve">  </w:t>
      </w:r>
      <w:r w:rsidR="004978E0" w:rsidRPr="007F5736">
        <w:rPr>
          <w:rStyle w:val="af0"/>
          <w:b w:val="0"/>
        </w:rPr>
        <w:t>Determine</w:t>
      </w:r>
      <w:proofErr w:type="gramEnd"/>
      <w:r w:rsidR="004978E0" w:rsidRPr="007F5736">
        <w:rPr>
          <w:rStyle w:val="af0"/>
          <w:b w:val="0"/>
        </w:rPr>
        <w:t xml:space="preserve"> the residual component. </w:t>
      </w:r>
      <w:r w:rsidR="007F5736" w:rsidRPr="007F5736">
        <w:rPr>
          <w:rStyle w:val="af0"/>
          <w:b w:val="0"/>
        </w:rPr>
        <w:t>Simply let</w:t>
      </w:r>
      <w:r w:rsidR="000E6985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p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Style w:val="af0"/>
            <w:rFonts w:ascii="Latin Modern Math" w:hAnsi="Latin Modern Math"/>
          </w:rPr>
          <m:t>-</m:t>
        </m:r>
        <m:acc>
          <m:accPr>
            <m:chr m:val="̅"/>
            <m:ctrlPr>
              <w:rPr>
                <w:rStyle w:val="af0"/>
                <w:rFonts w:ascii="Latin Modern Math" w:hAnsi="Latin Modern Math"/>
                <w:b w:val="0"/>
              </w:rPr>
            </m:ctrlPr>
          </m:accPr>
          <m:e>
            <m:sSup>
              <m:sSup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pPr>
              <m:e>
                <m:r>
                  <w:rPr>
                    <w:rStyle w:val="af0"/>
                    <w:rFonts w:ascii="Latin Modern Math" w:hAnsi="Latin Modern Math" w:hint="eastAsia"/>
                  </w:rPr>
                  <m:t>x</m:t>
                </m:r>
              </m:e>
              <m:sup>
                <m:r>
                  <w:rPr>
                    <w:rStyle w:val="af0"/>
                    <w:rFonts w:ascii="Latin Modern Math" w:hAnsi="Latin Modern Math"/>
                  </w:rPr>
                  <m:t>'</m:t>
                </m:r>
              </m:sup>
            </m:sSup>
          </m:e>
        </m:acc>
        <m: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p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7F5736" w:rsidRPr="000E6985">
        <w:rPr>
          <w:rStyle w:val="af0"/>
          <w:rFonts w:hint="eastAsia"/>
          <w:b w:val="0"/>
        </w:rPr>
        <w:t>.</w:t>
      </w:r>
    </w:p>
    <w:p w14:paraId="369609EB" w14:textId="16869196" w:rsidR="007F5736" w:rsidRDefault="004704F5" w:rsidP="007F5736">
      <w:pPr>
        <w:pStyle w:val="a2"/>
      </w:pPr>
      <w:r>
        <w:rPr>
          <w:rFonts w:hint="eastAsia"/>
        </w:rPr>
        <w:t>T</w:t>
      </w:r>
      <w:r>
        <w:t>he</w:t>
      </w:r>
      <w:r w:rsidR="004441A5">
        <w:t xml:space="preserve"> procedure above decomposes the original time series as</w:t>
      </w:r>
    </w:p>
    <w:p w14:paraId="438BF7E4" w14:textId="506762EB" w:rsidR="004441A5" w:rsidRPr="00B8330B" w:rsidRDefault="00E81D2A" w:rsidP="007F5736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Style w:val="af0"/>
                          <w:rFonts w:ascii="Latin Modern Math" w:hAnsi="Latin Modern Math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Style w:val="af0"/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w:rPr>
                              <w:rStyle w:val="af0"/>
                              <w:rFonts w:ascii="Latin Modern Math" w:hAnsi="Latin Modern Math" w:hint="eastAsia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Style w:val="af0"/>
                              <w:rFonts w:ascii="Latin Modern Math" w:hAnsi="Latin Modern Math"/>
                            </w:rPr>
                            <m:t>'</m:t>
                          </m:r>
                        </m:sup>
                      </m:sSup>
                    </m:e>
                  </m:acc>
                </m:e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p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E09ED46" w14:textId="096DF07B" w:rsidR="00E603FF" w:rsidRPr="00144E10" w:rsidRDefault="00E603FF" w:rsidP="007F5736">
      <w:pPr>
        <w:pStyle w:val="a2"/>
        <w:rPr>
          <w:i/>
        </w:rPr>
      </w:pPr>
      <w:r w:rsidRPr="00144E10">
        <w:rPr>
          <w:rFonts w:hint="eastAsia"/>
          <w:i/>
        </w:rPr>
        <w:t>(</w:t>
      </w:r>
      <w:r w:rsidRPr="00144E10">
        <w:rPr>
          <w:i/>
        </w:rPr>
        <w:t>b) M-1B method</w:t>
      </w:r>
    </w:p>
    <w:p w14:paraId="46349C31" w14:textId="5C6610E2" w:rsidR="00F1349C" w:rsidRDefault="001D3B1A" w:rsidP="007F5736">
      <w:pPr>
        <w:pStyle w:val="a2"/>
      </w:pPr>
      <w:r>
        <w:rPr>
          <w:rFonts w:hint="eastAsia"/>
        </w:rPr>
        <w:t>M</w:t>
      </w:r>
      <w:r>
        <w:t>-1B method is like M-1A, but determine the seasonal component first, before detrending.</w:t>
      </w:r>
    </w:p>
    <w:p w14:paraId="5106F565" w14:textId="76C2546F" w:rsidR="00397641" w:rsidRDefault="00397641" w:rsidP="00397641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>
        <w:rPr>
          <w:rStyle w:val="af6"/>
        </w:rPr>
        <w:t>1</w:t>
      </w:r>
      <w:r>
        <w:t xml:space="preserve">  Determine</w:t>
      </w:r>
      <w:proofErr w:type="gramEnd"/>
      <w:r>
        <w:t xml:space="preserve"> the seasonal component. Apply simple averaging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to the original series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e>
        </m:d>
      </m:oMath>
      <w:r w:rsidR="009136CA">
        <w:rPr>
          <w:rFonts w:hint="eastAsia"/>
        </w:rPr>
        <w:t xml:space="preserve"> </w:t>
      </w:r>
      <w:r>
        <w:t>to obtain</w:t>
      </w:r>
    </w:p>
    <w:p w14:paraId="59C0E836" w14:textId="4E50F272" w:rsidR="00823005" w:rsidRPr="00614E67" w:rsidRDefault="00E81D2A" w:rsidP="00614E67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A8EFF1C" w14:textId="3E237A79" w:rsidR="00397641" w:rsidRDefault="00397641" w:rsidP="00397641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5AAFE66D" w14:textId="56EA1DFE" w:rsidR="00913AF1" w:rsidRPr="00397641" w:rsidRDefault="003F519B" w:rsidP="00913AF1">
      <w:pPr>
        <w:pStyle w:val="a2"/>
      </w:pPr>
      <w:r w:rsidRPr="009B2F8B">
        <w:rPr>
          <w:rStyle w:val="af6"/>
        </w:rPr>
        <w:t>Step-</w:t>
      </w:r>
      <w:proofErr w:type="gramStart"/>
      <w:r>
        <w:rPr>
          <w:rStyle w:val="af6"/>
        </w:rPr>
        <w:t>2</w:t>
      </w:r>
      <w:r>
        <w:t xml:space="preserve">  Determine</w:t>
      </w:r>
      <w:proofErr w:type="gramEnd"/>
      <w:r>
        <w:t xml:space="preserve"> the trend component. Apply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to the </w:t>
      </w:r>
      <w:proofErr w:type="spellStart"/>
      <w:r w:rsidRPr="003F519B">
        <w:rPr>
          <w:i/>
        </w:rPr>
        <w:t>deseas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>
        <w:rPr>
          <w:rFonts w:hint="eastAsia"/>
        </w:rPr>
        <w:t>,</w:t>
      </w:r>
      <w:r>
        <w:t xml:space="preserve"> with</w:t>
      </w:r>
      <w:r w:rsidRPr="0076491B">
        <w:t xml:space="preserve"> </w:t>
      </w:r>
      <w:r>
        <w:t>the d</w:t>
      </w:r>
      <w:r w:rsidRPr="00932FF5">
        <w:t>iagonal</w:t>
      </w:r>
      <w:r>
        <w:t xml:space="preserve"> </w:t>
      </w:r>
      <w:r w:rsidRPr="0076491B">
        <w:t>weight matrix</w:t>
      </w:r>
      <w:r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76491B">
        <w:rPr>
          <w:rFonts w:hint="eastAsia"/>
        </w:rPr>
        <w:t xml:space="preserve"> </w:t>
      </w:r>
      <w:r>
        <w:rPr>
          <w:rFonts w:hint="eastAsia"/>
        </w:rPr>
        <w:t>in</w:t>
      </w:r>
      <w:r>
        <w:t xml:space="preserve">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 defined as</w:t>
      </w:r>
      <w:r w:rsidR="00913AF1">
        <w:t xml:space="preserve"> (</w:t>
      </w:r>
      <w:r w:rsidR="00913AF1">
        <w:fldChar w:fldCharType="begin"/>
      </w:r>
      <w:r w:rsidR="00913AF1">
        <w:instrText xml:space="preserve"> REF eqn_o4 \h </w:instrText>
      </w:r>
      <w:r w:rsidR="00913AF1">
        <w:fldChar w:fldCharType="separate"/>
      </w:r>
      <m:oMath>
        <m:r>
          <m:rPr>
            <m:nor/>
          </m:rPr>
          <w:rPr>
            <w:noProof/>
          </w:rPr>
          <m:t>4</m:t>
        </m:r>
      </m:oMath>
      <w:r w:rsidR="00913AF1">
        <w:fldChar w:fldCharType="end"/>
      </w:r>
      <w:r w:rsidR="00913AF1">
        <w:t>)</w:t>
      </w:r>
      <w:r w:rsidR="00E10B2B">
        <w:t>. T</w:t>
      </w:r>
      <w:r w:rsidR="0006115C">
        <w:t xml:space="preserve">he same </w:t>
      </w:r>
      <w:r w:rsidR="00582662">
        <w:t>near</w:t>
      </w:r>
      <w:r w:rsidR="0006115C">
        <w:t xml:space="preserve"> </w:t>
      </w:r>
      <w:r w:rsidR="00582662">
        <w:t xml:space="preserve">boundary adjustment </w:t>
      </w:r>
      <w:r w:rsidR="0006115C">
        <w:t xml:space="preserve">strategy as </w:t>
      </w:r>
      <w:r w:rsidR="00582662">
        <w:t>in M-1A</w:t>
      </w:r>
      <w:r w:rsidR="006E67B4">
        <w:t xml:space="preserve"> can be adapted.</w:t>
      </w:r>
    </w:p>
    <w:p w14:paraId="7C59BDC5" w14:textId="395D519E" w:rsidR="004259C4" w:rsidRPr="004704F5" w:rsidRDefault="004259C4" w:rsidP="004259C4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Pr="004978E0">
        <w:rPr>
          <w:rStyle w:val="af0"/>
          <w:b w:val="0"/>
        </w:rPr>
        <w:t xml:space="preserve">  </w:t>
      </w:r>
      <w:r w:rsidRPr="007F5736">
        <w:rPr>
          <w:rStyle w:val="af0"/>
          <w:b w:val="0"/>
        </w:rPr>
        <w:t>Determine</w:t>
      </w:r>
      <w:proofErr w:type="gramEnd"/>
      <w:r w:rsidRPr="007F5736">
        <w:rPr>
          <w:rStyle w:val="af0"/>
          <w:b w:val="0"/>
        </w:rPr>
        <w:t xml:space="preserve"> the residual component. Simply let</w:t>
      </w:r>
      <w:r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7F5736">
        <w:rPr>
          <w:rStyle w:val="af0"/>
          <w:rFonts w:hint="eastAsia"/>
          <w:b w:val="0"/>
        </w:rPr>
        <w:t>.</w:t>
      </w:r>
    </w:p>
    <w:p w14:paraId="19D2233B" w14:textId="77777777" w:rsidR="004259C4" w:rsidRDefault="004259C4" w:rsidP="004259C4">
      <w:pPr>
        <w:pStyle w:val="a2"/>
      </w:pPr>
      <w:r>
        <w:rPr>
          <w:rFonts w:hint="eastAsia"/>
        </w:rPr>
        <w:t>T</w:t>
      </w:r>
      <w:r>
        <w:t>he procedure above decomposes the original time series as</w:t>
      </w:r>
    </w:p>
    <w:p w14:paraId="2D9E613B" w14:textId="7C8229E3" w:rsidR="004259C4" w:rsidRPr="00E603FF" w:rsidRDefault="00E81D2A" w:rsidP="004259C4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63E79FF" w14:textId="7671DF04" w:rsidR="00546F58" w:rsidRDefault="00DB0392" w:rsidP="00546F58">
      <w:pPr>
        <w:pStyle w:val="31"/>
      </w:pPr>
      <w:bookmarkStart w:id="14" w:name="_Toc108607196"/>
      <w:r>
        <w:t>P</w:t>
      </w:r>
      <w:r w:rsidR="00546F58" w:rsidRPr="00546F58">
        <w:t>redictor-corrector method</w:t>
      </w:r>
      <w:bookmarkEnd w:id="14"/>
    </w:p>
    <w:p w14:paraId="656A572C" w14:textId="491BCD70" w:rsidR="00577C11" w:rsidRDefault="00577C11" w:rsidP="009625D5">
      <w:pPr>
        <w:pStyle w:val="a2"/>
      </w:pPr>
      <w:r>
        <w:rPr>
          <w:rFonts w:hint="eastAsia"/>
        </w:rPr>
        <w:t>[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2</w:t>
      </w:r>
      <w:r w:rsidR="00124E99">
        <w:rPr>
          <w:rFonts w:hint="eastAsia"/>
        </w:rPr>
        <w:t>：</w:t>
      </w:r>
      <w:r w:rsidR="00CC5C1F">
        <w:rPr>
          <w:rFonts w:hint="eastAsia"/>
        </w:rPr>
        <w:t>在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1</w:t>
      </w:r>
      <w:r w:rsidR="00CC5C1F">
        <w:rPr>
          <w:rFonts w:hint="eastAsia"/>
        </w:rPr>
        <w:t>的基础上</w:t>
      </w:r>
      <w:r w:rsidR="003C3E2F">
        <w:rPr>
          <w:rFonts w:hint="eastAsia"/>
        </w:rPr>
        <w:t>，</w:t>
      </w:r>
      <w:r w:rsidR="00CC5C1F">
        <w:rPr>
          <w:rFonts w:hint="eastAsia"/>
        </w:rPr>
        <w:t>再</w:t>
      </w:r>
      <w:r w:rsidR="00B4329C">
        <w:rPr>
          <w:rFonts w:hint="eastAsia"/>
        </w:rPr>
        <w:t>迭代</w:t>
      </w:r>
      <w:r w:rsidR="00CC5C1F">
        <w:rPr>
          <w:rFonts w:hint="eastAsia"/>
        </w:rPr>
        <w:t>一</w:t>
      </w:r>
      <w:r w:rsidR="006B597F">
        <w:rPr>
          <w:rFonts w:hint="eastAsia"/>
        </w:rPr>
        <w:t>次</w:t>
      </w:r>
      <w:r w:rsidR="00124E99">
        <w:rPr>
          <w:rFonts w:hint="eastAsia"/>
        </w:rPr>
        <w:t>]</w:t>
      </w:r>
    </w:p>
    <w:p w14:paraId="4AA51E09" w14:textId="775CB232" w:rsidR="008A4273" w:rsidRDefault="008E7139" w:rsidP="009625D5">
      <w:pPr>
        <w:pStyle w:val="a2"/>
      </w:pPr>
      <w:r w:rsidRPr="008E7139">
        <w:lastRenderedPageBreak/>
        <w:t>Intuitively</w:t>
      </w:r>
      <w:r>
        <w:t xml:space="preserve">, </w:t>
      </w:r>
      <w:r w:rsidR="00A90318">
        <w:t xml:space="preserve">the trend estimator will work better if there’s no seasonal component, and the seasonal estimator will work better if there’s no trend. </w:t>
      </w:r>
      <w:r w:rsidR="007504A1">
        <w:t xml:space="preserve">That’s the motivation of the following </w:t>
      </w:r>
      <w:r w:rsidR="007504A1" w:rsidRPr="00D0156A">
        <w:rPr>
          <w:i/>
        </w:rPr>
        <w:t>predictor-corrector method</w:t>
      </w:r>
      <w:r w:rsidR="007504A1">
        <w:t>.</w:t>
      </w:r>
    </w:p>
    <w:p w14:paraId="3A2D1DE1" w14:textId="29E7AD89" w:rsidR="004E4848" w:rsidRPr="00EB0A6A" w:rsidRDefault="004E4848" w:rsidP="009625D5">
      <w:pPr>
        <w:pStyle w:val="a2"/>
        <w:rPr>
          <w:i/>
        </w:rPr>
      </w:pPr>
      <w:r w:rsidRPr="00EB0A6A">
        <w:rPr>
          <w:rFonts w:hint="eastAsia"/>
          <w:i/>
        </w:rPr>
        <w:t>(a</w:t>
      </w:r>
      <w:r w:rsidRPr="00EB0A6A">
        <w:rPr>
          <w:i/>
        </w:rPr>
        <w:t>)</w:t>
      </w:r>
      <w:r w:rsidR="00625D83" w:rsidRPr="00EB0A6A">
        <w:rPr>
          <w:i/>
        </w:rPr>
        <w:t xml:space="preserve"> M-2 </w:t>
      </w:r>
      <w:r w:rsidR="00625D83" w:rsidRPr="00EB0A6A">
        <w:rPr>
          <w:rFonts w:hint="eastAsia"/>
          <w:i/>
        </w:rPr>
        <w:t>method</w:t>
      </w:r>
    </w:p>
    <w:p w14:paraId="58DB9322" w14:textId="7B7D006F" w:rsidR="00E53E00" w:rsidRDefault="00E53E00" w:rsidP="009625D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0586AB99" w14:textId="3E506038" w:rsidR="00EB0A6A" w:rsidRDefault="00EB0A6A" w:rsidP="009625D5">
      <w:pPr>
        <w:pStyle w:val="a2"/>
      </w:pPr>
      <w:r>
        <w:rPr>
          <w:rFonts w:hint="eastAsia"/>
        </w:rPr>
        <w:t>A</w:t>
      </w:r>
      <w:r>
        <w:t xml:space="preserve">pply M-1A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rPr>
          <w:rFonts w:hint="eastAsia"/>
        </w:rPr>
        <w:t>.</w:t>
      </w:r>
    </w:p>
    <w:p w14:paraId="75FF43F9" w14:textId="5E25B172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7155055" w14:textId="4AA82A95" w:rsidR="00FF7537" w:rsidRDefault="00761421" w:rsidP="009625D5">
      <w:pPr>
        <w:pStyle w:val="a2"/>
      </w:pPr>
      <w:r>
        <w:t xml:space="preserve">Apply </w:t>
      </w:r>
      <w:r w:rsidR="00CA1C99">
        <w:t xml:space="preserve">the </w:t>
      </w:r>
      <w:r>
        <w:t>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>) on</w:t>
      </w:r>
      <w:r w:rsidR="004214E4">
        <w:t xml:space="preserve"> the </w:t>
      </w:r>
      <w:proofErr w:type="spellStart"/>
      <w:r w:rsidR="004214E4">
        <w:t>deseaonalized</w:t>
      </w:r>
      <w:proofErr w:type="spellEnd"/>
      <w:r w:rsidR="004214E4">
        <w:t xml:space="preserve"> series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214E4">
        <w:rPr>
          <w:rFonts w:hint="eastAsia"/>
        </w:rPr>
        <w:t xml:space="preserve"> </w:t>
      </w:r>
      <w:r w:rsidR="004214E4">
        <w:t xml:space="preserve">to obtain a revised estimator of </w:t>
      </w:r>
      <w:r w:rsidR="004214E4">
        <w:rPr>
          <w:rFonts w:hint="eastAsia"/>
        </w:rPr>
        <w:t>tr</w:t>
      </w:r>
      <w:r w:rsidR="004214E4"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CA1C99">
        <w:t>. Then apply the</w:t>
      </w:r>
      <w:r w:rsidR="00BF3D9F">
        <w:t xml:space="preserve"> simple averaging method (</w:t>
      </w:r>
      <w:r w:rsidR="00BF3D9F">
        <w:fldChar w:fldCharType="begin"/>
      </w:r>
      <w:r w:rsidR="00BF3D9F">
        <w:instrText xml:space="preserve"> REF eqn_o3 \h </w:instrText>
      </w:r>
      <w:r w:rsidR="00BF3D9F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BF3D9F">
        <w:fldChar w:fldCharType="end"/>
      </w:r>
      <w:r w:rsidR="00BF3D9F">
        <w:t xml:space="preserve">) </w:t>
      </w:r>
      <w:r w:rsidR="0081203E">
        <w:t xml:space="preserve">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t xml:space="preserve"> </w:t>
      </w:r>
      <w:r w:rsidR="00BF3D9F">
        <w:t xml:space="preserve">to obtain a </w:t>
      </w:r>
      <w:r w:rsidR="00E7736E">
        <w:t>final</w:t>
      </w:r>
      <w:r w:rsidR="00BF3D9F">
        <w:t xml:space="preserve"> estimator </w:t>
      </w:r>
      <w:r w:rsidR="0081203E">
        <w:t xml:space="preserve">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rPr>
          <w:rFonts w:hint="eastAsia"/>
        </w:rPr>
        <w:t>.</w:t>
      </w:r>
    </w:p>
    <w:p w14:paraId="63FEA0C3" w14:textId="576C29F5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 w:rsidR="00AA7663">
        <w:t>residual</w:t>
      </w:r>
      <w:r w:rsidRPr="0048632C">
        <w:t xml:space="preserve"> estimates</w:t>
      </w:r>
    </w:p>
    <w:p w14:paraId="6B927790" w14:textId="6FD08AF1" w:rsidR="0041463B" w:rsidRDefault="0041463B" w:rsidP="009625D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E7736E"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2E6F2C93" w14:textId="4093625E" w:rsidR="000E2D58" w:rsidRDefault="000E2D58" w:rsidP="009625D5">
      <w:pPr>
        <w:pStyle w:val="a2"/>
      </w:pPr>
      <w:r>
        <w:rPr>
          <w:rFonts w:hint="eastAsia"/>
        </w:rPr>
        <w:t>T</w:t>
      </w:r>
      <w:r>
        <w:t>he M-2 method decompose the original time series into</w:t>
      </w:r>
    </w:p>
    <w:p w14:paraId="71317861" w14:textId="6E25019D" w:rsidR="000E2D58" w:rsidRDefault="000E2D58" w:rsidP="009625D5">
      <w:pPr>
        <w:pStyle w:val="a2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98882E7" w14:textId="1F25929B" w:rsidR="00F57064" w:rsidRPr="005A12FE" w:rsidRDefault="00F57064" w:rsidP="009625D5">
      <w:pPr>
        <w:pStyle w:val="a2"/>
        <w:rPr>
          <w:i/>
        </w:rPr>
      </w:pPr>
      <w:r w:rsidRPr="005A12FE">
        <w:rPr>
          <w:rFonts w:hint="eastAsia"/>
          <w:i/>
        </w:rPr>
        <w:t>(</w:t>
      </w:r>
      <w:r w:rsidRPr="005A12FE">
        <w:rPr>
          <w:i/>
        </w:rPr>
        <w:t>b) M-2A method</w:t>
      </w:r>
    </w:p>
    <w:p w14:paraId="7F75FA67" w14:textId="1B8346A9" w:rsidR="0045384A" w:rsidRDefault="0045384A" w:rsidP="0045384A">
      <w:pPr>
        <w:pStyle w:val="a2"/>
      </w:pPr>
      <w:r>
        <w:rPr>
          <w:rFonts w:hint="eastAsia"/>
        </w:rPr>
        <w:t>M</w:t>
      </w:r>
      <w:r>
        <w:t xml:space="preserve">-2A method is like M-2 but </w:t>
      </w:r>
      <w:r w:rsidR="008030CD">
        <w:t>determines</w:t>
      </w:r>
      <w:r>
        <w:t xml:space="preserve"> the seasonal component first, before detrending.</w:t>
      </w:r>
    </w:p>
    <w:p w14:paraId="73198954" w14:textId="78A97594" w:rsidR="0045384A" w:rsidRDefault="0045384A" w:rsidP="0045384A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seasonal </w:t>
      </w:r>
      <w:r>
        <w:t xml:space="preserve">and seasonal </w:t>
      </w:r>
      <w:r w:rsidRPr="00E53E00">
        <w:t>estimates</w:t>
      </w:r>
    </w:p>
    <w:p w14:paraId="35B649F6" w14:textId="121469E6" w:rsidR="0045384A" w:rsidRDefault="0045384A" w:rsidP="0045384A">
      <w:pPr>
        <w:pStyle w:val="a2"/>
      </w:pPr>
      <w:r>
        <w:rPr>
          <w:rFonts w:hint="eastAsia"/>
        </w:rPr>
        <w:t>A</w:t>
      </w:r>
      <w:r>
        <w:t xml:space="preserve">pply M-1B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.</w:t>
      </w:r>
    </w:p>
    <w:p w14:paraId="2D403251" w14:textId="137B7716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="00F1407A">
        <w:t xml:space="preserve"> </w:t>
      </w:r>
      <w:r w:rsidRPr="0048632C">
        <w:t xml:space="preserve">seasonal </w:t>
      </w:r>
      <w:r w:rsidR="00F1407A">
        <w:t xml:space="preserve">and </w:t>
      </w:r>
      <w:r w:rsidR="00F1407A" w:rsidRPr="0048632C">
        <w:t xml:space="preserve">trend </w:t>
      </w:r>
      <w:r w:rsidRPr="0048632C">
        <w:t>estimates</w:t>
      </w:r>
    </w:p>
    <w:p w14:paraId="12D72000" w14:textId="59125217" w:rsidR="0045384A" w:rsidRDefault="005A12FE" w:rsidP="0045384A">
      <w:pPr>
        <w:pStyle w:val="a2"/>
      </w:pPr>
      <w:r>
        <w:rPr>
          <w:rFonts w:hint="eastAsia"/>
        </w:rPr>
        <w:t>A</w:t>
      </w:r>
      <w:r w:rsidR="0045384A">
        <w:t>pply the simple averaging method (</w:t>
      </w:r>
      <w:r w:rsidR="0045384A">
        <w:fldChar w:fldCharType="begin"/>
      </w:r>
      <w:r w:rsidR="0045384A">
        <w:instrText xml:space="preserve"> REF eqn_o3 \h </w:instrText>
      </w:r>
      <w:r w:rsidR="0045384A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45384A">
        <w:fldChar w:fldCharType="end"/>
      </w:r>
      <w:r w:rsidR="0045384A">
        <w:t xml:space="preserve">) o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t xml:space="preserve"> to obtain a </w:t>
      </w:r>
      <w:r>
        <w:t>revised</w:t>
      </w:r>
      <w:r w:rsidR="0045384A">
        <w:t xml:space="preserve">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, and then 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 w:rsidR="008030CD">
        <w:t>deseasonalized</w:t>
      </w:r>
      <w:proofErr w:type="spellEnd"/>
      <w:r w:rsidR="008030CD">
        <w:t xml:space="preserve"> </w:t>
      </w:r>
      <w:bookmarkStart w:id="15" w:name="_GoBack"/>
      <w:bookmarkEnd w:id="15"/>
      <w:r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final estimator of </w:t>
      </w:r>
      <w:r>
        <w:rPr>
          <w:rFonts w:hint="eastAsia"/>
        </w:rPr>
        <w:t>tr</w:t>
      </w:r>
      <w:r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w:rPr>
                <w:rFonts w:ascii="Latin Modern Math" w:hAnsi="Latin Modern Math"/>
              </w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.</w:t>
      </w:r>
    </w:p>
    <w:p w14:paraId="61F359EB" w14:textId="0EFD4A3A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</w:t>
      </w:r>
      <w:r w:rsidR="00674B15">
        <w:t>seasonal components</w:t>
      </w:r>
      <w:r w:rsidRPr="0048632C">
        <w:t xml:space="preserve"> and </w:t>
      </w:r>
      <w:r>
        <w:t>residual</w:t>
      </w:r>
      <w:r w:rsidRPr="0048632C">
        <w:t xml:space="preserve"> estimates</w:t>
      </w:r>
    </w:p>
    <w:p w14:paraId="4FCD75DF" w14:textId="3906DDA8" w:rsidR="0045384A" w:rsidRDefault="00E81D2A" w:rsidP="0045384A">
      <w:pPr>
        <w:pStyle w:val="a2"/>
      </w:pPr>
      <w:r>
        <w:t>Apply the simple averaging method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w:rPr>
                <w:rFonts w:ascii="Latin Modern Math" w:hAnsi="Latin Modern Math"/>
              </w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a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w:rPr>
                <w:rFonts w:ascii="Latin Modern Math" w:hAnsi="Latin Modern Math"/>
              </w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F02BB8">
        <w:t xml:space="preserve"> and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w:rPr>
                <w:rFonts w:ascii="Latin Modern Math" w:hAnsi="Latin Modern Math"/>
              </w:rPr>
              <m:t>(M-2A)</m:t>
            </m:r>
          </m:sup>
        </m:sSup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 w:rsidR="00F02BB8">
        <w:rPr>
          <w:rFonts w:hint="eastAsia"/>
        </w:rPr>
        <w:t>.</w:t>
      </w:r>
      <w:r w:rsidR="0045384A">
        <w:t xml:space="preserve"> </w:t>
      </w:r>
      <w:r w:rsidR="00F02BB8">
        <w:t>F</w:t>
      </w:r>
      <w:r w:rsidR="0045384A">
        <w:t>inally</w:t>
      </w:r>
      <w:r w:rsidR="00F02BB8">
        <w:t>,</w:t>
      </w:r>
      <w:r w:rsidR="0045384A">
        <w:t xml:space="preserve">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w:rPr>
                <w:rFonts w:ascii="Latin Modern Math" w:hAnsi="Latin Modern Math"/>
              </w:rPr>
              <m:t>(M-2A)</m:t>
            </m:r>
          </m:sup>
        </m:sSup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4CFDDEA0" w14:textId="24F129B5" w:rsidR="000E2D58" w:rsidRDefault="000E2D58" w:rsidP="000E2D58">
      <w:pPr>
        <w:pStyle w:val="a2"/>
      </w:pPr>
      <w:r>
        <w:rPr>
          <w:rFonts w:hint="eastAsia"/>
        </w:rPr>
        <w:t>T</w:t>
      </w:r>
      <w:r>
        <w:t>he M-2</w:t>
      </w:r>
      <w:r>
        <w:t>A</w:t>
      </w:r>
      <w:r>
        <w:t xml:space="preserve"> method decompose the original time series into</w:t>
      </w:r>
    </w:p>
    <w:p w14:paraId="5772435B" w14:textId="570EDC65" w:rsidR="000E2D58" w:rsidRPr="000E2D58" w:rsidRDefault="000E2D58" w:rsidP="000E2D58">
      <w:pPr>
        <w:pStyle w:val="a2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acc>
                </m:e>
                <m:sup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(M-2A)</m:t>
                  </m:r>
                </m:sup>
              </m:sSup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17214EF" w14:textId="1A609EAB" w:rsidR="00F57064" w:rsidRPr="00C853CC" w:rsidRDefault="00F57064" w:rsidP="009625D5">
      <w:pPr>
        <w:pStyle w:val="a2"/>
        <w:rPr>
          <w:i/>
        </w:rPr>
      </w:pPr>
      <w:r w:rsidRPr="00C853CC">
        <w:rPr>
          <w:rFonts w:hint="eastAsia"/>
          <w:i/>
        </w:rPr>
        <w:t>(</w:t>
      </w:r>
      <w:r w:rsidRPr="00C853CC">
        <w:rPr>
          <w:i/>
        </w:rPr>
        <w:t>c) M-2</w:t>
      </w:r>
      <w:r w:rsidR="005901F7" w:rsidRPr="00C853CC">
        <w:rPr>
          <w:i/>
        </w:rPr>
        <w:t>S</w:t>
      </w:r>
      <w:r w:rsidR="00D07D3B" w:rsidRPr="00C853CC">
        <w:rPr>
          <w:i/>
        </w:rPr>
        <w:t xml:space="preserve"> method</w:t>
      </w:r>
    </w:p>
    <w:p w14:paraId="07B3B614" w14:textId="5DC18E6F" w:rsidR="00C853CC" w:rsidRDefault="00C853CC" w:rsidP="009625D5">
      <w:pPr>
        <w:pStyle w:val="a2"/>
      </w:pPr>
      <w:r>
        <w:rPr>
          <w:rFonts w:hint="eastAsia"/>
        </w:rPr>
        <w:t>T</w:t>
      </w:r>
      <w:r>
        <w:t xml:space="preserve">he M-2S method is like M-2 but </w:t>
      </w:r>
      <w:r w:rsidR="008030CD">
        <w:t>uses</w:t>
      </w:r>
      <w:r>
        <w:t xml:space="preserve"> </w:t>
      </w:r>
      <w:r w:rsidRPr="00C853CC">
        <w:rPr>
          <w:i/>
        </w:rPr>
        <w:t>the spectral method</w:t>
      </w:r>
      <w:r>
        <w:t xml:space="preserve"> (</w:t>
      </w:r>
      <w:proofErr w:type="spellStart"/>
      <w:r>
        <w:fldChar w:fldCharType="begin"/>
      </w:r>
      <w:r>
        <w:instrText xml:space="preserve"> HYPERLINK \l "_ENREF_3" \o "Narapusetty, 2009 #3" </w:instrText>
      </w:r>
      <w:r>
        <w:fldChar w:fldCharType="separate"/>
      </w:r>
      <w:r w:rsidRPr="00F12F2A">
        <w:rPr>
          <w:rStyle w:val="aa"/>
          <w:rFonts w:eastAsiaTheme="minorEastAsia"/>
        </w:rPr>
        <w:t>Narapusetty</w:t>
      </w:r>
      <w:proofErr w:type="spellEnd"/>
      <w:r w:rsidRPr="00F12F2A">
        <w:rPr>
          <w:rStyle w:val="aa"/>
          <w:rFonts w:eastAsiaTheme="minorEastAsia"/>
        </w:rPr>
        <w:t xml:space="preserve"> et al., 2009</w:t>
      </w:r>
      <w:r>
        <w:rPr>
          <w:rStyle w:val="aa"/>
          <w:rFonts w:eastAsiaTheme="minorEastAsia"/>
        </w:rPr>
        <w:fldChar w:fldCharType="end"/>
      </w:r>
      <w:r>
        <w:t xml:space="preserve">) to determine </w:t>
      </w:r>
      <w:r w:rsidR="008030CD">
        <w:t xml:space="preserve">the </w:t>
      </w:r>
      <w:r>
        <w:t>seasonal component.</w:t>
      </w:r>
      <w:r w:rsidR="00D022A2">
        <w:t xml:space="preserve"> T</w:t>
      </w:r>
      <w:r w:rsidR="00D022A2" w:rsidRPr="00D022A2">
        <w:t>he spectral method</w:t>
      </w:r>
      <w:r w:rsidR="00D022A2">
        <w:t xml:space="preserve"> is to fit several sines and cosines to the raw series to determine seasonal </w:t>
      </w:r>
      <w:r w:rsidR="008030CD">
        <w:t>components</w:t>
      </w:r>
      <w:r w:rsidR="00D022A2">
        <w:t>.</w:t>
      </w:r>
    </w:p>
    <w:p w14:paraId="539FC7F1" w14:textId="77777777" w:rsidR="00456C5B" w:rsidRDefault="00456C5B" w:rsidP="009625D5">
      <w:pPr>
        <w:pStyle w:val="a2"/>
        <w:rPr>
          <w:rFonts w:hint="eastAsia"/>
        </w:rPr>
      </w:pPr>
    </w:p>
    <w:p w14:paraId="52F0FD92" w14:textId="6FCF89CE" w:rsidR="00045EF0" w:rsidRDefault="00DB0392" w:rsidP="00445441">
      <w:pPr>
        <w:pStyle w:val="31"/>
      </w:pPr>
      <w:bookmarkStart w:id="16" w:name="_Hlk108294587"/>
      <w:bookmarkStart w:id="17" w:name="_Toc108607197"/>
      <w:r>
        <w:lastRenderedPageBreak/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16"/>
      <w:bookmarkEnd w:id="17"/>
    </w:p>
    <w:p w14:paraId="09851EBE" w14:textId="51E55BA2" w:rsidR="00124E99" w:rsidRDefault="00124E99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3</w:t>
      </w:r>
      <w:r>
        <w:rPr>
          <w:rFonts w:hint="eastAsia"/>
        </w:rPr>
        <w:t>：用</w:t>
      </w:r>
      <w:r w:rsidR="00C6753D">
        <w:rPr>
          <w:rFonts w:hint="eastAsia"/>
        </w:rPr>
        <w:t>一个模型去拟合原时间序列</w:t>
      </w:r>
      <w:r>
        <w:rPr>
          <w:rFonts w:hint="eastAsia"/>
        </w:rPr>
        <w:t>，同时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和</w:t>
      </w:r>
      <w:r w:rsidR="00466EC0">
        <w:t>annual</w:t>
      </w:r>
      <w:r>
        <w:t xml:space="preserve"> cycle]</w:t>
      </w:r>
    </w:p>
    <w:p w14:paraId="4A27CDDC" w14:textId="6F92FEBB" w:rsidR="009C1BE7" w:rsidRDefault="00F541CA" w:rsidP="009C1BE7">
      <w:pPr>
        <w:pStyle w:val="21"/>
      </w:pPr>
      <w:bookmarkStart w:id="18" w:name="_Toc108607198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18"/>
    </w:p>
    <w:p w14:paraId="2F9ABDA6" w14:textId="1231CB2E" w:rsidR="00F3084D" w:rsidRDefault="00DB0392" w:rsidP="00516210">
      <w:pPr>
        <w:pStyle w:val="31"/>
      </w:pPr>
      <w:bookmarkStart w:id="19" w:name="_Toc108607199"/>
      <w:r>
        <w:t>I</w:t>
      </w:r>
      <w:r w:rsidR="00516210" w:rsidRPr="00516210">
        <w:t>dealized time series</w:t>
      </w:r>
      <w:bookmarkEnd w:id="19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8D4717D" w:rsidR="00CC0B20" w:rsidRDefault="00DB0392" w:rsidP="00CC0B20">
      <w:pPr>
        <w:pStyle w:val="31"/>
      </w:pPr>
      <w:bookmarkStart w:id="20" w:name="_Toc108607200"/>
      <w:r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20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21" w:name="_Toc108607201"/>
      <w:r w:rsidRPr="00F456F5">
        <w:t xml:space="preserve">Assessment </w:t>
      </w:r>
      <w:r w:rsidR="002E2597">
        <w:t>m</w:t>
      </w:r>
      <w:r w:rsidRPr="00F456F5">
        <w:t>ethodology</w:t>
      </w:r>
      <w:bookmarkEnd w:id="21"/>
    </w:p>
    <w:p w14:paraId="4C351F5E" w14:textId="689DE370" w:rsidR="00A5021A" w:rsidRDefault="00DB0392" w:rsidP="003124C1">
      <w:pPr>
        <w:pStyle w:val="31"/>
      </w:pPr>
      <w:bookmarkStart w:id="22" w:name="_Toc108607202"/>
      <w:r>
        <w:t>I</w:t>
      </w:r>
      <w:r w:rsidR="003124C1" w:rsidRPr="00516210">
        <w:t>dealized time series</w:t>
      </w:r>
      <w:bookmarkEnd w:id="22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23" w:name="_Toc108607203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23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452C2039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5F54C896" w14:textId="5B2ED285" w:rsidR="00482DF8" w:rsidRDefault="00482DF8" w:rsidP="00482DF8">
      <w:pPr>
        <w:pStyle w:val="1"/>
        <w:spacing w:before="156" w:after="156"/>
      </w:pPr>
      <w:bookmarkStart w:id="24" w:name="_Toc108607204"/>
      <w:r>
        <w:rPr>
          <w:rFonts w:hint="eastAsia"/>
        </w:rPr>
        <w:t>R</w:t>
      </w:r>
      <w:r>
        <w:t>esults</w:t>
      </w:r>
      <w:bookmarkEnd w:id="24"/>
    </w:p>
    <w:p w14:paraId="2E4F2D48" w14:textId="10E30F2F" w:rsidR="00AD6148" w:rsidRDefault="00AD6148" w:rsidP="00AD6148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结果图</w:t>
      </w:r>
      <w:r w:rsidR="00F42F79">
        <w:rPr>
          <w:rFonts w:hint="eastAsia"/>
        </w:rPr>
        <w:t xml:space="preserve"> </w:t>
      </w:r>
      <w:r>
        <w:rPr>
          <w:rFonts w:hint="eastAsia"/>
        </w:rPr>
        <w:t>+</w:t>
      </w:r>
      <w:r w:rsidR="00F42F79">
        <w:t xml:space="preserve"> </w:t>
      </w:r>
      <w:r>
        <w:rPr>
          <w:rFonts w:hint="eastAsia"/>
        </w:rPr>
        <w:t>分析</w:t>
      </w:r>
      <w:r>
        <w:t>]</w:t>
      </w:r>
    </w:p>
    <w:p w14:paraId="71CA28C8" w14:textId="172C0284" w:rsidR="00CB0F0A" w:rsidRDefault="00CB0F0A" w:rsidP="00CB0F0A">
      <w:pPr>
        <w:pStyle w:val="21"/>
      </w:pPr>
      <w:bookmarkStart w:id="25" w:name="_Toc108607205"/>
      <w:r>
        <w:rPr>
          <w:rFonts w:hint="eastAsia"/>
        </w:rPr>
        <w:lastRenderedPageBreak/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25"/>
    </w:p>
    <w:p w14:paraId="0E694C5C" w14:textId="1E35B34A" w:rsidR="00677607" w:rsidRPr="00677607" w:rsidRDefault="00DB0392" w:rsidP="00677607">
      <w:pPr>
        <w:pStyle w:val="31"/>
      </w:pPr>
      <w:bookmarkStart w:id="26" w:name="_Toc108607206"/>
      <w:r>
        <w:t>C</w:t>
      </w:r>
      <w:r w:rsidR="003B4874">
        <w:t>lassical de</w:t>
      </w:r>
      <w:r w:rsidR="00677607">
        <w:t>composition results</w:t>
      </w:r>
      <w:bookmarkEnd w:id="26"/>
    </w:p>
    <w:p w14:paraId="1611B0AE" w14:textId="500A5AC0" w:rsidR="00006A98" w:rsidRDefault="00D91864" w:rsidP="00006A9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5884DB5" wp14:editId="0D84D808">
            <wp:extent cx="5058410" cy="3885565"/>
            <wp:effectExtent l="0" t="0" r="889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735C7304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823005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394C5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7DC3885" wp14:editId="792CFD58">
            <wp:extent cx="5058410" cy="3885565"/>
            <wp:effectExtent l="0" t="0" r="889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265F691B" w:rsidR="0023630B" w:rsidRDefault="00820D8D" w:rsidP="0023630B">
      <w:pPr>
        <w:pStyle w:val="afd"/>
        <w:spacing w:after="156"/>
      </w:pPr>
      <w:bookmarkStart w:id="27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27"/>
    </w:p>
    <w:p w14:paraId="64515F91" w14:textId="21F405B5" w:rsidR="0023630B" w:rsidRDefault="001E2A73" w:rsidP="00394C5F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B1112FF" wp14:editId="76BFAFD8">
            <wp:extent cx="5058928" cy="3883922"/>
            <wp:effectExtent l="0" t="0" r="8890" b="2540"/>
            <wp:docPr id="3" name="图片 3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134186B5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17EF5624" wp14:editId="188BDBEF">
            <wp:extent cx="5058928" cy="3883922"/>
            <wp:effectExtent l="0" t="0" r="8890" b="2540"/>
            <wp:docPr id="4" name="图片 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08F0F6F4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0D06896C" wp14:editId="37D12F06">
            <wp:extent cx="5058928" cy="3883922"/>
            <wp:effectExtent l="0" t="0" r="889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22FA412D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71620E6" wp14:editId="023EFDAA">
            <wp:extent cx="5058928" cy="3883922"/>
            <wp:effectExtent l="0" t="0" r="8890" b="2540"/>
            <wp:docPr id="6" name="图片 6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441BAF4E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2E5048F7" wp14:editId="1258D3BD">
            <wp:extent cx="5058928" cy="3883922"/>
            <wp:effectExtent l="0" t="0" r="889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649378C2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283CDD15" wp14:editId="43CDC215">
            <wp:extent cx="5058928" cy="3883922"/>
            <wp:effectExtent l="0" t="0" r="8890" b="2540"/>
            <wp:docPr id="8" name="图片 8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7DCFFDB7" w:rsidR="00B94E53" w:rsidRPr="0023630B" w:rsidRDefault="008735C3" w:rsidP="00B94E5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8</w:t>
      </w:r>
      <w:r>
        <w:fldChar w:fldCharType="end"/>
      </w:r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3EEAB96F" wp14:editId="527FC1F1">
            <wp:extent cx="5058928" cy="3882779"/>
            <wp:effectExtent l="0" t="0" r="8890" b="3810"/>
            <wp:docPr id="9" name="图片 9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14C4C0F4" w:rsidR="008735C3" w:rsidRPr="0023630B" w:rsidRDefault="008735C3" w:rsidP="008735C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9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75277561" wp14:editId="27B477D7">
            <wp:extent cx="5058928" cy="3882779"/>
            <wp:effectExtent l="0" t="0" r="8890" b="3810"/>
            <wp:docPr id="10" name="图片 10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4293D3A7" w:rsidR="008D2752" w:rsidRPr="0023630B" w:rsidRDefault="008D2752" w:rsidP="008D275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10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1435CAC9" w:rsidR="008D2752" w:rsidRDefault="001A15DA" w:rsidP="00AF2D73">
      <w:pPr>
        <w:pStyle w:val="31"/>
      </w:pPr>
      <w:bookmarkStart w:id="28" w:name="_Toc108607207"/>
      <w:r>
        <w:lastRenderedPageBreak/>
        <w:t>C</w:t>
      </w:r>
      <w:r w:rsidR="00AF2D73">
        <w:t>omparison of different methods</w:t>
      </w:r>
      <w:bookmarkEnd w:id="28"/>
    </w:p>
    <w:p w14:paraId="64EBE18B" w14:textId="3B5E8B5E" w:rsidR="00B53C58" w:rsidRDefault="00FC43E4" w:rsidP="00B53C5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D4CDBAC" wp14:editId="4ADA7F9D">
            <wp:extent cx="4999990" cy="381381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999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1D9D9E90" w:rsidR="00664730" w:rsidRDefault="008E2AA4" w:rsidP="008E2AA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11</w:t>
      </w:r>
      <w:r>
        <w:fldChar w:fldCharType="end"/>
      </w:r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ED57C6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04A2A3" wp14:editId="30D106E5">
            <wp:extent cx="5001778" cy="3814198"/>
            <wp:effectExtent l="0" t="0" r="889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58521B83" w:rsidR="00ED57C6" w:rsidRDefault="00ED57C6" w:rsidP="00ED57C6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12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9031F2" wp14:editId="6735F541">
            <wp:extent cx="5001778" cy="3814199"/>
            <wp:effectExtent l="0" t="0" r="8890" b="0"/>
            <wp:docPr id="13" name="图片 13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717C9BBF" w:rsidR="00A637D4" w:rsidRDefault="00A637D4" w:rsidP="00A637D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13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85119CC" wp14:editId="4F273769">
            <wp:extent cx="5020066" cy="3814199"/>
            <wp:effectExtent l="0" t="0" r="0" b="0"/>
            <wp:docPr id="15" name="图片 15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20066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35F888D6" w:rsidR="003D6AE9" w:rsidRDefault="003D6AE9" w:rsidP="003D6AE9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823005">
        <w:rPr>
          <w:noProof/>
        </w:rPr>
        <w:t>14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2B7DC966" w:rsidR="00AA0F92" w:rsidRPr="00394C5F" w:rsidRDefault="004549B9" w:rsidP="00AA0F92">
      <w:pPr>
        <w:pStyle w:val="21"/>
      </w:pPr>
      <w:bookmarkStart w:id="29" w:name="_Toc108607208"/>
      <w:r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29"/>
    </w:p>
    <w:p w14:paraId="35502F68" w14:textId="41B029DF" w:rsidR="00066FCD" w:rsidRDefault="00E16562" w:rsidP="00066FCD">
      <w:pPr>
        <w:pStyle w:val="1"/>
        <w:spacing w:before="156" w:after="156"/>
      </w:pPr>
      <w:bookmarkStart w:id="30" w:name="_Toc108607209"/>
      <w:r w:rsidRPr="00E16562">
        <w:t>Conclusions</w:t>
      </w:r>
      <w:bookmarkEnd w:id="30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02280E64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31" w:name="_Toc108607210"/>
      <w:r>
        <w:rPr>
          <w:rFonts w:hint="eastAsia"/>
        </w:rPr>
        <w:t>R</w:t>
      </w:r>
      <w:r>
        <w:t>eferences</w:t>
      </w:r>
      <w:bookmarkEnd w:id="31"/>
    </w:p>
    <w:p w14:paraId="3FC73646" w14:textId="5486EF41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2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24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32"/>
    </w:p>
    <w:p w14:paraId="29AE9F13" w14:textId="579584FA" w:rsidR="00F12F2A" w:rsidRPr="00F12F2A" w:rsidRDefault="00F12F2A" w:rsidP="00F12F2A">
      <w:pPr>
        <w:pStyle w:val="EndNoteBibliography"/>
        <w:ind w:left="400" w:hanging="400"/>
      </w:pPr>
      <w:bookmarkStart w:id="33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25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33"/>
    </w:p>
    <w:p w14:paraId="41367E27" w14:textId="1E1B4809" w:rsidR="00F12F2A" w:rsidRPr="00F12F2A" w:rsidRDefault="00F12F2A" w:rsidP="00F12F2A">
      <w:pPr>
        <w:pStyle w:val="EndNoteBibliography"/>
        <w:ind w:left="400" w:hanging="400"/>
      </w:pPr>
      <w:bookmarkStart w:id="34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26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34"/>
    </w:p>
    <w:p w14:paraId="734F98EF" w14:textId="17A73340" w:rsidR="00F12F2A" w:rsidRPr="00F12F2A" w:rsidRDefault="00F12F2A" w:rsidP="00F12F2A">
      <w:pPr>
        <w:pStyle w:val="EndNoteBibliography"/>
        <w:ind w:left="400" w:hanging="400"/>
      </w:pPr>
      <w:bookmarkStart w:id="35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27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35"/>
    </w:p>
    <w:p w14:paraId="68F7FBD0" w14:textId="0465D7A6" w:rsidR="00F12F2A" w:rsidRPr="00F12F2A" w:rsidRDefault="00F12F2A" w:rsidP="00F12F2A">
      <w:pPr>
        <w:pStyle w:val="EndNoteBibliography"/>
        <w:ind w:left="400" w:hanging="400"/>
      </w:pPr>
      <w:bookmarkStart w:id="36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28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36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2077EF">
      <w:headerReference w:type="default" r:id="rId29"/>
      <w:footerReference w:type="default" r:id="rId3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53803B" w14:textId="77777777" w:rsidR="00B15E42" w:rsidRDefault="00B15E42" w:rsidP="00E26F2C">
      <w:r>
        <w:separator/>
      </w:r>
    </w:p>
  </w:endnote>
  <w:endnote w:type="continuationSeparator" w:id="0">
    <w:p w14:paraId="2ABC5C40" w14:textId="77777777" w:rsidR="00B15E42" w:rsidRDefault="00B15E42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E72D9F8" w:rsidR="00E81D2A" w:rsidRPr="00C2554F" w:rsidRDefault="00E81D2A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13 18:1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3D3EDC23" w:rsidR="00E81D2A" w:rsidRPr="00C2554F" w:rsidRDefault="00E81D2A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8030CD">
      <w:rPr>
        <w:rFonts w:ascii="Times New Roman" w:eastAsia="宋体" w:hAnsi="Times New Roman" w:cs="Times New Roman"/>
        <w:b/>
        <w:noProof/>
      </w:rPr>
      <w:instrText>17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8030CD">
      <w:rPr>
        <w:rFonts w:ascii="Times New Roman" w:eastAsia="宋体" w:hAnsi="Times New Roman" w:cs="Times New Roman"/>
        <w:b/>
        <w:noProof/>
      </w:rPr>
      <w:t>15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13 18:1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FEFF36" w14:textId="77777777" w:rsidR="00B15E42" w:rsidRDefault="00B15E42" w:rsidP="00E26F2C">
      <w:r>
        <w:separator/>
      </w:r>
    </w:p>
  </w:footnote>
  <w:footnote w:type="continuationSeparator" w:id="0">
    <w:p w14:paraId="04FB7B85" w14:textId="77777777" w:rsidR="00B15E42" w:rsidRDefault="00B15E42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E81D2A" w:rsidRPr="00943C60" w:rsidRDefault="00E81D2A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0" name="图片 3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E81D2A" w:rsidRDefault="00E81D2A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E81D2A" w:rsidRPr="00E26F2C" w:rsidRDefault="00E81D2A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E81D2A" w:rsidRPr="00943C60" w:rsidRDefault="00E81D2A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2" name="图片 3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E81D2A" w:rsidRDefault="00E81D2A" w:rsidP="00E26F2C">
    <w:pPr>
      <w:pStyle w:val="a6"/>
      <w:rPr>
        <w:rFonts w:ascii="Times New Roman" w:eastAsia="宋体" w:hAnsi="Times New Roman" w:cs="Times New Roman"/>
      </w:rPr>
    </w:pPr>
  </w:p>
  <w:p w14:paraId="5784E72A" w14:textId="513DCC19" w:rsidR="00E81D2A" w:rsidRPr="00E26F2C" w:rsidRDefault="00E81D2A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5A9A"/>
    <w:rsid w:val="00006895"/>
    <w:rsid w:val="00006A98"/>
    <w:rsid w:val="00007514"/>
    <w:rsid w:val="000122DD"/>
    <w:rsid w:val="00012E75"/>
    <w:rsid w:val="000133F3"/>
    <w:rsid w:val="0001428C"/>
    <w:rsid w:val="00014831"/>
    <w:rsid w:val="000153AC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FE4"/>
    <w:rsid w:val="00037ACE"/>
    <w:rsid w:val="00041CE7"/>
    <w:rsid w:val="00042BED"/>
    <w:rsid w:val="0004405E"/>
    <w:rsid w:val="00045EF0"/>
    <w:rsid w:val="00046418"/>
    <w:rsid w:val="00046BA2"/>
    <w:rsid w:val="00050484"/>
    <w:rsid w:val="00053C0F"/>
    <w:rsid w:val="000547B5"/>
    <w:rsid w:val="000555E3"/>
    <w:rsid w:val="00055CC1"/>
    <w:rsid w:val="00055E79"/>
    <w:rsid w:val="00056D54"/>
    <w:rsid w:val="00057098"/>
    <w:rsid w:val="00057986"/>
    <w:rsid w:val="00060796"/>
    <w:rsid w:val="0006115C"/>
    <w:rsid w:val="00061624"/>
    <w:rsid w:val="00062095"/>
    <w:rsid w:val="00064137"/>
    <w:rsid w:val="00065940"/>
    <w:rsid w:val="00066FCD"/>
    <w:rsid w:val="00070B1B"/>
    <w:rsid w:val="00071F64"/>
    <w:rsid w:val="000763C0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21EB"/>
    <w:rsid w:val="000A2C34"/>
    <w:rsid w:val="000A39B8"/>
    <w:rsid w:val="000A4BB4"/>
    <w:rsid w:val="000A4C1A"/>
    <w:rsid w:val="000A5BB0"/>
    <w:rsid w:val="000A7270"/>
    <w:rsid w:val="000B058F"/>
    <w:rsid w:val="000B0CC5"/>
    <w:rsid w:val="000B1AD0"/>
    <w:rsid w:val="000B357B"/>
    <w:rsid w:val="000B3AA3"/>
    <w:rsid w:val="000B42CC"/>
    <w:rsid w:val="000B4964"/>
    <w:rsid w:val="000B49CF"/>
    <w:rsid w:val="000B58C5"/>
    <w:rsid w:val="000B71F3"/>
    <w:rsid w:val="000C4F5F"/>
    <w:rsid w:val="000C506B"/>
    <w:rsid w:val="000C515B"/>
    <w:rsid w:val="000C5641"/>
    <w:rsid w:val="000C5F70"/>
    <w:rsid w:val="000C68A1"/>
    <w:rsid w:val="000C6D8D"/>
    <w:rsid w:val="000C7A18"/>
    <w:rsid w:val="000D264E"/>
    <w:rsid w:val="000D3586"/>
    <w:rsid w:val="000D6A7D"/>
    <w:rsid w:val="000D7F53"/>
    <w:rsid w:val="000E0AF6"/>
    <w:rsid w:val="000E1701"/>
    <w:rsid w:val="000E1913"/>
    <w:rsid w:val="000E2D58"/>
    <w:rsid w:val="000E34D5"/>
    <w:rsid w:val="000E3ECD"/>
    <w:rsid w:val="000E5400"/>
    <w:rsid w:val="000E604A"/>
    <w:rsid w:val="000E61E9"/>
    <w:rsid w:val="000E6985"/>
    <w:rsid w:val="000F46A5"/>
    <w:rsid w:val="000F6B36"/>
    <w:rsid w:val="00100521"/>
    <w:rsid w:val="001020F4"/>
    <w:rsid w:val="0010215F"/>
    <w:rsid w:val="00102236"/>
    <w:rsid w:val="0010529D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E99"/>
    <w:rsid w:val="001263AA"/>
    <w:rsid w:val="00130B86"/>
    <w:rsid w:val="00131AB5"/>
    <w:rsid w:val="00133F88"/>
    <w:rsid w:val="001347DF"/>
    <w:rsid w:val="001357F2"/>
    <w:rsid w:val="001358A9"/>
    <w:rsid w:val="00135EAA"/>
    <w:rsid w:val="001363CC"/>
    <w:rsid w:val="0014349E"/>
    <w:rsid w:val="00144958"/>
    <w:rsid w:val="00144E10"/>
    <w:rsid w:val="0014601E"/>
    <w:rsid w:val="0015094A"/>
    <w:rsid w:val="00151844"/>
    <w:rsid w:val="00151B23"/>
    <w:rsid w:val="00152326"/>
    <w:rsid w:val="0015311C"/>
    <w:rsid w:val="001552F1"/>
    <w:rsid w:val="00157A33"/>
    <w:rsid w:val="00157F9D"/>
    <w:rsid w:val="00161075"/>
    <w:rsid w:val="00161B5F"/>
    <w:rsid w:val="00162891"/>
    <w:rsid w:val="001646C5"/>
    <w:rsid w:val="00164A5E"/>
    <w:rsid w:val="00164A97"/>
    <w:rsid w:val="00164D92"/>
    <w:rsid w:val="00166DC6"/>
    <w:rsid w:val="00167417"/>
    <w:rsid w:val="00167463"/>
    <w:rsid w:val="00167AE3"/>
    <w:rsid w:val="0017033C"/>
    <w:rsid w:val="001743A2"/>
    <w:rsid w:val="00177C29"/>
    <w:rsid w:val="001808C5"/>
    <w:rsid w:val="001818CF"/>
    <w:rsid w:val="00181E2F"/>
    <w:rsid w:val="001826F7"/>
    <w:rsid w:val="001828B6"/>
    <w:rsid w:val="00185651"/>
    <w:rsid w:val="00185EFD"/>
    <w:rsid w:val="00186A76"/>
    <w:rsid w:val="00186C48"/>
    <w:rsid w:val="00186CC5"/>
    <w:rsid w:val="0018767C"/>
    <w:rsid w:val="00190363"/>
    <w:rsid w:val="00192EAD"/>
    <w:rsid w:val="00193106"/>
    <w:rsid w:val="0019667C"/>
    <w:rsid w:val="00196BC4"/>
    <w:rsid w:val="00196DEC"/>
    <w:rsid w:val="0019726F"/>
    <w:rsid w:val="00197340"/>
    <w:rsid w:val="001A15DA"/>
    <w:rsid w:val="001A391E"/>
    <w:rsid w:val="001A7CA3"/>
    <w:rsid w:val="001B1F7A"/>
    <w:rsid w:val="001B49BE"/>
    <w:rsid w:val="001B6C6A"/>
    <w:rsid w:val="001B7830"/>
    <w:rsid w:val="001B7AC9"/>
    <w:rsid w:val="001C1202"/>
    <w:rsid w:val="001C2A48"/>
    <w:rsid w:val="001C2C33"/>
    <w:rsid w:val="001C2E3D"/>
    <w:rsid w:val="001C3EF4"/>
    <w:rsid w:val="001C5909"/>
    <w:rsid w:val="001C7031"/>
    <w:rsid w:val="001C7053"/>
    <w:rsid w:val="001D008B"/>
    <w:rsid w:val="001D1ABC"/>
    <w:rsid w:val="001D25BC"/>
    <w:rsid w:val="001D3B1A"/>
    <w:rsid w:val="001D3F09"/>
    <w:rsid w:val="001D516D"/>
    <w:rsid w:val="001D7774"/>
    <w:rsid w:val="001E073F"/>
    <w:rsid w:val="001E2A73"/>
    <w:rsid w:val="001E32C2"/>
    <w:rsid w:val="001E35B5"/>
    <w:rsid w:val="001E3961"/>
    <w:rsid w:val="001E4278"/>
    <w:rsid w:val="001E470C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58E8"/>
    <w:rsid w:val="001F6CB2"/>
    <w:rsid w:val="001F7A57"/>
    <w:rsid w:val="002001B5"/>
    <w:rsid w:val="00202C59"/>
    <w:rsid w:val="00203103"/>
    <w:rsid w:val="00204EDB"/>
    <w:rsid w:val="00205A87"/>
    <w:rsid w:val="00206B2E"/>
    <w:rsid w:val="0020753D"/>
    <w:rsid w:val="002077CF"/>
    <w:rsid w:val="002077EF"/>
    <w:rsid w:val="00210041"/>
    <w:rsid w:val="00211625"/>
    <w:rsid w:val="0021194A"/>
    <w:rsid w:val="00212AD9"/>
    <w:rsid w:val="00212B01"/>
    <w:rsid w:val="00212C19"/>
    <w:rsid w:val="00213961"/>
    <w:rsid w:val="00216235"/>
    <w:rsid w:val="00216F8A"/>
    <w:rsid w:val="00224259"/>
    <w:rsid w:val="002248E8"/>
    <w:rsid w:val="0022541D"/>
    <w:rsid w:val="0022756C"/>
    <w:rsid w:val="0023023E"/>
    <w:rsid w:val="00230C5E"/>
    <w:rsid w:val="002323F0"/>
    <w:rsid w:val="00232972"/>
    <w:rsid w:val="00234E56"/>
    <w:rsid w:val="0023630B"/>
    <w:rsid w:val="002363A2"/>
    <w:rsid w:val="00241507"/>
    <w:rsid w:val="0024297B"/>
    <w:rsid w:val="002460DA"/>
    <w:rsid w:val="0024767C"/>
    <w:rsid w:val="0025298D"/>
    <w:rsid w:val="00253547"/>
    <w:rsid w:val="0025404E"/>
    <w:rsid w:val="0025532D"/>
    <w:rsid w:val="0025666A"/>
    <w:rsid w:val="00263054"/>
    <w:rsid w:val="00264886"/>
    <w:rsid w:val="00265A3B"/>
    <w:rsid w:val="0026677E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1BCA"/>
    <w:rsid w:val="0029249F"/>
    <w:rsid w:val="0029300A"/>
    <w:rsid w:val="00293D98"/>
    <w:rsid w:val="00294D57"/>
    <w:rsid w:val="002958CE"/>
    <w:rsid w:val="0029591F"/>
    <w:rsid w:val="00295F21"/>
    <w:rsid w:val="002A2054"/>
    <w:rsid w:val="002A27B2"/>
    <w:rsid w:val="002A3CB9"/>
    <w:rsid w:val="002A4496"/>
    <w:rsid w:val="002A4515"/>
    <w:rsid w:val="002A67DC"/>
    <w:rsid w:val="002B076B"/>
    <w:rsid w:val="002B1A3A"/>
    <w:rsid w:val="002C046C"/>
    <w:rsid w:val="002C1238"/>
    <w:rsid w:val="002C1951"/>
    <w:rsid w:val="002C1BD4"/>
    <w:rsid w:val="002C312A"/>
    <w:rsid w:val="002C3CA5"/>
    <w:rsid w:val="002C405D"/>
    <w:rsid w:val="002C4748"/>
    <w:rsid w:val="002C5244"/>
    <w:rsid w:val="002C59E0"/>
    <w:rsid w:val="002C76D8"/>
    <w:rsid w:val="002C7921"/>
    <w:rsid w:val="002D0696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10F2"/>
    <w:rsid w:val="002F13A3"/>
    <w:rsid w:val="002F3559"/>
    <w:rsid w:val="002F4794"/>
    <w:rsid w:val="002F5B36"/>
    <w:rsid w:val="002F700C"/>
    <w:rsid w:val="002F7840"/>
    <w:rsid w:val="002F7908"/>
    <w:rsid w:val="003001F8"/>
    <w:rsid w:val="00300D32"/>
    <w:rsid w:val="00303B15"/>
    <w:rsid w:val="00303B41"/>
    <w:rsid w:val="00304392"/>
    <w:rsid w:val="00305608"/>
    <w:rsid w:val="003124C1"/>
    <w:rsid w:val="00312866"/>
    <w:rsid w:val="00314782"/>
    <w:rsid w:val="003153F4"/>
    <w:rsid w:val="003175D5"/>
    <w:rsid w:val="00317F89"/>
    <w:rsid w:val="00322022"/>
    <w:rsid w:val="0032253C"/>
    <w:rsid w:val="00322641"/>
    <w:rsid w:val="00323949"/>
    <w:rsid w:val="00324602"/>
    <w:rsid w:val="003272B3"/>
    <w:rsid w:val="00327F85"/>
    <w:rsid w:val="00330FFF"/>
    <w:rsid w:val="00331D3B"/>
    <w:rsid w:val="0033216C"/>
    <w:rsid w:val="003352B7"/>
    <w:rsid w:val="00342B67"/>
    <w:rsid w:val="003434B9"/>
    <w:rsid w:val="00343683"/>
    <w:rsid w:val="0034608E"/>
    <w:rsid w:val="00347617"/>
    <w:rsid w:val="003527CF"/>
    <w:rsid w:val="003527D9"/>
    <w:rsid w:val="00357352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5843"/>
    <w:rsid w:val="00366025"/>
    <w:rsid w:val="00367212"/>
    <w:rsid w:val="003713B1"/>
    <w:rsid w:val="0037173A"/>
    <w:rsid w:val="00372F44"/>
    <w:rsid w:val="003754D2"/>
    <w:rsid w:val="00375708"/>
    <w:rsid w:val="003760EC"/>
    <w:rsid w:val="00377906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C5F"/>
    <w:rsid w:val="00394F05"/>
    <w:rsid w:val="00395897"/>
    <w:rsid w:val="00395997"/>
    <w:rsid w:val="00396032"/>
    <w:rsid w:val="00397641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21D6"/>
    <w:rsid w:val="003B264A"/>
    <w:rsid w:val="003B34F1"/>
    <w:rsid w:val="003B4874"/>
    <w:rsid w:val="003B48E1"/>
    <w:rsid w:val="003B62B0"/>
    <w:rsid w:val="003C152F"/>
    <w:rsid w:val="003C3251"/>
    <w:rsid w:val="003C3609"/>
    <w:rsid w:val="003C3E2F"/>
    <w:rsid w:val="003C52DE"/>
    <w:rsid w:val="003C5B92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E70BA"/>
    <w:rsid w:val="003F0F84"/>
    <w:rsid w:val="003F18B6"/>
    <w:rsid w:val="003F2AB5"/>
    <w:rsid w:val="003F2DAD"/>
    <w:rsid w:val="003F3529"/>
    <w:rsid w:val="003F4BE5"/>
    <w:rsid w:val="003F519B"/>
    <w:rsid w:val="003F5A69"/>
    <w:rsid w:val="003F6348"/>
    <w:rsid w:val="003F6EA4"/>
    <w:rsid w:val="003F712B"/>
    <w:rsid w:val="003F78DF"/>
    <w:rsid w:val="003F79F6"/>
    <w:rsid w:val="003F7AB8"/>
    <w:rsid w:val="004001CF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463B"/>
    <w:rsid w:val="004153ED"/>
    <w:rsid w:val="004173B3"/>
    <w:rsid w:val="004214E4"/>
    <w:rsid w:val="00422FCB"/>
    <w:rsid w:val="0042572A"/>
    <w:rsid w:val="00425758"/>
    <w:rsid w:val="004259C4"/>
    <w:rsid w:val="00426145"/>
    <w:rsid w:val="004278B9"/>
    <w:rsid w:val="00427A14"/>
    <w:rsid w:val="00431FF5"/>
    <w:rsid w:val="00432C03"/>
    <w:rsid w:val="00435534"/>
    <w:rsid w:val="0043577F"/>
    <w:rsid w:val="00435CB7"/>
    <w:rsid w:val="004379EF"/>
    <w:rsid w:val="0044094D"/>
    <w:rsid w:val="00440E61"/>
    <w:rsid w:val="00443934"/>
    <w:rsid w:val="00443D00"/>
    <w:rsid w:val="004441A5"/>
    <w:rsid w:val="00444702"/>
    <w:rsid w:val="00444741"/>
    <w:rsid w:val="00445441"/>
    <w:rsid w:val="00445AD5"/>
    <w:rsid w:val="00450675"/>
    <w:rsid w:val="004507D5"/>
    <w:rsid w:val="004510E5"/>
    <w:rsid w:val="0045384A"/>
    <w:rsid w:val="00454874"/>
    <w:rsid w:val="004549B9"/>
    <w:rsid w:val="00454EDB"/>
    <w:rsid w:val="00454EED"/>
    <w:rsid w:val="0045536C"/>
    <w:rsid w:val="00455993"/>
    <w:rsid w:val="00456631"/>
    <w:rsid w:val="00456A5C"/>
    <w:rsid w:val="00456C5B"/>
    <w:rsid w:val="00457AB5"/>
    <w:rsid w:val="00460C2D"/>
    <w:rsid w:val="00461104"/>
    <w:rsid w:val="004615F1"/>
    <w:rsid w:val="0046329D"/>
    <w:rsid w:val="004662E7"/>
    <w:rsid w:val="00466EC0"/>
    <w:rsid w:val="00467F07"/>
    <w:rsid w:val="004701F8"/>
    <w:rsid w:val="004704F5"/>
    <w:rsid w:val="004717DE"/>
    <w:rsid w:val="00471B61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4F8F"/>
    <w:rsid w:val="00485181"/>
    <w:rsid w:val="00485C83"/>
    <w:rsid w:val="0048632C"/>
    <w:rsid w:val="00487875"/>
    <w:rsid w:val="00490D92"/>
    <w:rsid w:val="00491116"/>
    <w:rsid w:val="00491EF4"/>
    <w:rsid w:val="00492CBD"/>
    <w:rsid w:val="00493B6B"/>
    <w:rsid w:val="004943B0"/>
    <w:rsid w:val="00495C27"/>
    <w:rsid w:val="004978E0"/>
    <w:rsid w:val="00497BA2"/>
    <w:rsid w:val="004A01E6"/>
    <w:rsid w:val="004A0C09"/>
    <w:rsid w:val="004A7D7B"/>
    <w:rsid w:val="004A7EA6"/>
    <w:rsid w:val="004B4214"/>
    <w:rsid w:val="004B541A"/>
    <w:rsid w:val="004B5443"/>
    <w:rsid w:val="004B5761"/>
    <w:rsid w:val="004B760F"/>
    <w:rsid w:val="004B7EBE"/>
    <w:rsid w:val="004C2E54"/>
    <w:rsid w:val="004C5221"/>
    <w:rsid w:val="004C66A0"/>
    <w:rsid w:val="004C6BA8"/>
    <w:rsid w:val="004C772F"/>
    <w:rsid w:val="004D09F2"/>
    <w:rsid w:val="004D26DF"/>
    <w:rsid w:val="004D3399"/>
    <w:rsid w:val="004D584F"/>
    <w:rsid w:val="004D708F"/>
    <w:rsid w:val="004D73F4"/>
    <w:rsid w:val="004E035D"/>
    <w:rsid w:val="004E05CC"/>
    <w:rsid w:val="004E07BD"/>
    <w:rsid w:val="004E0AA3"/>
    <w:rsid w:val="004E0F7D"/>
    <w:rsid w:val="004E2363"/>
    <w:rsid w:val="004E3141"/>
    <w:rsid w:val="004E3D1F"/>
    <w:rsid w:val="004E40CE"/>
    <w:rsid w:val="004E4848"/>
    <w:rsid w:val="004E4861"/>
    <w:rsid w:val="004E6606"/>
    <w:rsid w:val="004E66E2"/>
    <w:rsid w:val="004F15C3"/>
    <w:rsid w:val="004F18F0"/>
    <w:rsid w:val="004F27FE"/>
    <w:rsid w:val="004F372E"/>
    <w:rsid w:val="004F38EA"/>
    <w:rsid w:val="005007BD"/>
    <w:rsid w:val="00501343"/>
    <w:rsid w:val="00502D37"/>
    <w:rsid w:val="0050358D"/>
    <w:rsid w:val="00504005"/>
    <w:rsid w:val="00506245"/>
    <w:rsid w:val="00506835"/>
    <w:rsid w:val="00510CAB"/>
    <w:rsid w:val="00512464"/>
    <w:rsid w:val="00512956"/>
    <w:rsid w:val="00513DB4"/>
    <w:rsid w:val="00514D18"/>
    <w:rsid w:val="00516210"/>
    <w:rsid w:val="00516233"/>
    <w:rsid w:val="0051656D"/>
    <w:rsid w:val="005203A5"/>
    <w:rsid w:val="00521030"/>
    <w:rsid w:val="00521687"/>
    <w:rsid w:val="00521829"/>
    <w:rsid w:val="00521AD5"/>
    <w:rsid w:val="00523404"/>
    <w:rsid w:val="00524455"/>
    <w:rsid w:val="0052482C"/>
    <w:rsid w:val="005255EC"/>
    <w:rsid w:val="0052581E"/>
    <w:rsid w:val="00527A61"/>
    <w:rsid w:val="00532CAB"/>
    <w:rsid w:val="00534321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3DA3"/>
    <w:rsid w:val="00557EFE"/>
    <w:rsid w:val="005614DC"/>
    <w:rsid w:val="0056154E"/>
    <w:rsid w:val="00562A6E"/>
    <w:rsid w:val="00562AC9"/>
    <w:rsid w:val="00563091"/>
    <w:rsid w:val="00563E72"/>
    <w:rsid w:val="00564927"/>
    <w:rsid w:val="00564C70"/>
    <w:rsid w:val="00565F96"/>
    <w:rsid w:val="00565FB7"/>
    <w:rsid w:val="0057080A"/>
    <w:rsid w:val="00573485"/>
    <w:rsid w:val="00574711"/>
    <w:rsid w:val="0057473B"/>
    <w:rsid w:val="00575109"/>
    <w:rsid w:val="00577C11"/>
    <w:rsid w:val="00581BB0"/>
    <w:rsid w:val="005824FE"/>
    <w:rsid w:val="00582662"/>
    <w:rsid w:val="00582AD2"/>
    <w:rsid w:val="00583587"/>
    <w:rsid w:val="0058433B"/>
    <w:rsid w:val="005851E5"/>
    <w:rsid w:val="005853D3"/>
    <w:rsid w:val="00585C22"/>
    <w:rsid w:val="00587880"/>
    <w:rsid w:val="00587D73"/>
    <w:rsid w:val="005901F7"/>
    <w:rsid w:val="0059040F"/>
    <w:rsid w:val="00590E92"/>
    <w:rsid w:val="00591A6A"/>
    <w:rsid w:val="00592906"/>
    <w:rsid w:val="00592D47"/>
    <w:rsid w:val="00596485"/>
    <w:rsid w:val="005A12FE"/>
    <w:rsid w:val="005A2047"/>
    <w:rsid w:val="005A265F"/>
    <w:rsid w:val="005A36BA"/>
    <w:rsid w:val="005A3BA4"/>
    <w:rsid w:val="005A414B"/>
    <w:rsid w:val="005A75CB"/>
    <w:rsid w:val="005B09BE"/>
    <w:rsid w:val="005B09F6"/>
    <w:rsid w:val="005B0F18"/>
    <w:rsid w:val="005B4E7D"/>
    <w:rsid w:val="005B6C8F"/>
    <w:rsid w:val="005B6DB5"/>
    <w:rsid w:val="005B791F"/>
    <w:rsid w:val="005C57C5"/>
    <w:rsid w:val="005C7F13"/>
    <w:rsid w:val="005D099F"/>
    <w:rsid w:val="005D0F9D"/>
    <w:rsid w:val="005D2189"/>
    <w:rsid w:val="005D237F"/>
    <w:rsid w:val="005D26F1"/>
    <w:rsid w:val="005D3267"/>
    <w:rsid w:val="005D502D"/>
    <w:rsid w:val="005D5267"/>
    <w:rsid w:val="005D5FAD"/>
    <w:rsid w:val="005D657A"/>
    <w:rsid w:val="005D7F05"/>
    <w:rsid w:val="005E1A2C"/>
    <w:rsid w:val="005E1A62"/>
    <w:rsid w:val="005E5561"/>
    <w:rsid w:val="005E5A5B"/>
    <w:rsid w:val="005E5C68"/>
    <w:rsid w:val="005E5D18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CDA"/>
    <w:rsid w:val="00605EB3"/>
    <w:rsid w:val="006117E4"/>
    <w:rsid w:val="006123A7"/>
    <w:rsid w:val="00613490"/>
    <w:rsid w:val="00614E67"/>
    <w:rsid w:val="00615CEA"/>
    <w:rsid w:val="006203F5"/>
    <w:rsid w:val="00620831"/>
    <w:rsid w:val="00621D96"/>
    <w:rsid w:val="006238F3"/>
    <w:rsid w:val="00625D83"/>
    <w:rsid w:val="00626968"/>
    <w:rsid w:val="00626DCE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23A3"/>
    <w:rsid w:val="00652A07"/>
    <w:rsid w:val="00656146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4B15"/>
    <w:rsid w:val="00676309"/>
    <w:rsid w:val="00677607"/>
    <w:rsid w:val="00677AF5"/>
    <w:rsid w:val="00680D3E"/>
    <w:rsid w:val="00680E2D"/>
    <w:rsid w:val="00681A00"/>
    <w:rsid w:val="006830A9"/>
    <w:rsid w:val="00683BA8"/>
    <w:rsid w:val="0068456D"/>
    <w:rsid w:val="006854F4"/>
    <w:rsid w:val="0068726D"/>
    <w:rsid w:val="006904EC"/>
    <w:rsid w:val="00690817"/>
    <w:rsid w:val="00691A2C"/>
    <w:rsid w:val="00692350"/>
    <w:rsid w:val="00692475"/>
    <w:rsid w:val="00692915"/>
    <w:rsid w:val="00693A0B"/>
    <w:rsid w:val="0069548E"/>
    <w:rsid w:val="00695C67"/>
    <w:rsid w:val="006978FD"/>
    <w:rsid w:val="006A0466"/>
    <w:rsid w:val="006A0667"/>
    <w:rsid w:val="006A0772"/>
    <w:rsid w:val="006A0CEB"/>
    <w:rsid w:val="006A3768"/>
    <w:rsid w:val="006A3BCF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D0794"/>
    <w:rsid w:val="006D20A2"/>
    <w:rsid w:val="006D272A"/>
    <w:rsid w:val="006D2A87"/>
    <w:rsid w:val="006D3AB1"/>
    <w:rsid w:val="006D3AD1"/>
    <w:rsid w:val="006D4D2B"/>
    <w:rsid w:val="006D58B4"/>
    <w:rsid w:val="006D6FD9"/>
    <w:rsid w:val="006E0666"/>
    <w:rsid w:val="006E13D3"/>
    <w:rsid w:val="006E42F7"/>
    <w:rsid w:val="006E4CB6"/>
    <w:rsid w:val="006E67B4"/>
    <w:rsid w:val="006E75AC"/>
    <w:rsid w:val="006E761B"/>
    <w:rsid w:val="006E7921"/>
    <w:rsid w:val="006F185B"/>
    <w:rsid w:val="006F3941"/>
    <w:rsid w:val="006F590A"/>
    <w:rsid w:val="007001D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06676"/>
    <w:rsid w:val="0071143F"/>
    <w:rsid w:val="007124F8"/>
    <w:rsid w:val="00715B8E"/>
    <w:rsid w:val="00715EA3"/>
    <w:rsid w:val="007170B6"/>
    <w:rsid w:val="0072090A"/>
    <w:rsid w:val="00722862"/>
    <w:rsid w:val="00722C0B"/>
    <w:rsid w:val="0072572C"/>
    <w:rsid w:val="00727677"/>
    <w:rsid w:val="007303D1"/>
    <w:rsid w:val="00730788"/>
    <w:rsid w:val="0073098F"/>
    <w:rsid w:val="0073488C"/>
    <w:rsid w:val="00736098"/>
    <w:rsid w:val="00737296"/>
    <w:rsid w:val="00737E42"/>
    <w:rsid w:val="007422C7"/>
    <w:rsid w:val="00743F0C"/>
    <w:rsid w:val="0074747E"/>
    <w:rsid w:val="00750351"/>
    <w:rsid w:val="007504A1"/>
    <w:rsid w:val="00750EFF"/>
    <w:rsid w:val="00751CF9"/>
    <w:rsid w:val="00752219"/>
    <w:rsid w:val="00752EC4"/>
    <w:rsid w:val="007534C4"/>
    <w:rsid w:val="0075366A"/>
    <w:rsid w:val="00754487"/>
    <w:rsid w:val="0075504D"/>
    <w:rsid w:val="00755D82"/>
    <w:rsid w:val="00755DE9"/>
    <w:rsid w:val="007564C3"/>
    <w:rsid w:val="00756F07"/>
    <w:rsid w:val="00761421"/>
    <w:rsid w:val="0076288E"/>
    <w:rsid w:val="0076491B"/>
    <w:rsid w:val="00765102"/>
    <w:rsid w:val="007653A2"/>
    <w:rsid w:val="00766C7A"/>
    <w:rsid w:val="00770A20"/>
    <w:rsid w:val="00770BF3"/>
    <w:rsid w:val="00770EB3"/>
    <w:rsid w:val="007750A6"/>
    <w:rsid w:val="00776B46"/>
    <w:rsid w:val="0078003D"/>
    <w:rsid w:val="00780EC4"/>
    <w:rsid w:val="007834A6"/>
    <w:rsid w:val="007838E5"/>
    <w:rsid w:val="00785965"/>
    <w:rsid w:val="00786AD4"/>
    <w:rsid w:val="0079175C"/>
    <w:rsid w:val="00792437"/>
    <w:rsid w:val="00792EDE"/>
    <w:rsid w:val="00794676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F15"/>
    <w:rsid w:val="007A7B22"/>
    <w:rsid w:val="007A7D21"/>
    <w:rsid w:val="007A7E15"/>
    <w:rsid w:val="007B1FC1"/>
    <w:rsid w:val="007B5D3C"/>
    <w:rsid w:val="007B65E7"/>
    <w:rsid w:val="007B6719"/>
    <w:rsid w:val="007B6D23"/>
    <w:rsid w:val="007B7552"/>
    <w:rsid w:val="007C02B4"/>
    <w:rsid w:val="007C03B9"/>
    <w:rsid w:val="007C3A34"/>
    <w:rsid w:val="007D008D"/>
    <w:rsid w:val="007D2B7F"/>
    <w:rsid w:val="007D36A7"/>
    <w:rsid w:val="007D4258"/>
    <w:rsid w:val="007D500F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373C"/>
    <w:rsid w:val="007F5736"/>
    <w:rsid w:val="007F74EE"/>
    <w:rsid w:val="00800289"/>
    <w:rsid w:val="008028EB"/>
    <w:rsid w:val="00802F0B"/>
    <w:rsid w:val="008030CD"/>
    <w:rsid w:val="00803A13"/>
    <w:rsid w:val="008045EB"/>
    <w:rsid w:val="008048DE"/>
    <w:rsid w:val="00804C53"/>
    <w:rsid w:val="00805F00"/>
    <w:rsid w:val="00806986"/>
    <w:rsid w:val="00811F99"/>
    <w:rsid w:val="0081203E"/>
    <w:rsid w:val="00812AD0"/>
    <w:rsid w:val="00815091"/>
    <w:rsid w:val="008164B4"/>
    <w:rsid w:val="00820D8D"/>
    <w:rsid w:val="008215C8"/>
    <w:rsid w:val="008216D7"/>
    <w:rsid w:val="008221CF"/>
    <w:rsid w:val="00823005"/>
    <w:rsid w:val="00824340"/>
    <w:rsid w:val="00824756"/>
    <w:rsid w:val="00826580"/>
    <w:rsid w:val="008273B0"/>
    <w:rsid w:val="0083271C"/>
    <w:rsid w:val="008328FC"/>
    <w:rsid w:val="00833C0C"/>
    <w:rsid w:val="00836B17"/>
    <w:rsid w:val="00836E48"/>
    <w:rsid w:val="00837C7A"/>
    <w:rsid w:val="00840662"/>
    <w:rsid w:val="00841BE6"/>
    <w:rsid w:val="00841E81"/>
    <w:rsid w:val="00844AE4"/>
    <w:rsid w:val="008458CB"/>
    <w:rsid w:val="0084597C"/>
    <w:rsid w:val="00845DAE"/>
    <w:rsid w:val="00846E43"/>
    <w:rsid w:val="00851CED"/>
    <w:rsid w:val="00851F72"/>
    <w:rsid w:val="008524F2"/>
    <w:rsid w:val="008533EA"/>
    <w:rsid w:val="00853572"/>
    <w:rsid w:val="0085479F"/>
    <w:rsid w:val="00863AE8"/>
    <w:rsid w:val="00865C60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7768"/>
    <w:rsid w:val="00887C75"/>
    <w:rsid w:val="0089019D"/>
    <w:rsid w:val="00892A07"/>
    <w:rsid w:val="00892BC7"/>
    <w:rsid w:val="008932BA"/>
    <w:rsid w:val="008936C1"/>
    <w:rsid w:val="00893BC1"/>
    <w:rsid w:val="00893F17"/>
    <w:rsid w:val="00895501"/>
    <w:rsid w:val="00895D59"/>
    <w:rsid w:val="0089659D"/>
    <w:rsid w:val="008A3D71"/>
    <w:rsid w:val="008A4273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60FA"/>
    <w:rsid w:val="008C7647"/>
    <w:rsid w:val="008D20F1"/>
    <w:rsid w:val="008D2661"/>
    <w:rsid w:val="008D2752"/>
    <w:rsid w:val="008D2B97"/>
    <w:rsid w:val="008D3F99"/>
    <w:rsid w:val="008D4413"/>
    <w:rsid w:val="008D473A"/>
    <w:rsid w:val="008E0A54"/>
    <w:rsid w:val="008E2AA4"/>
    <w:rsid w:val="008E3B88"/>
    <w:rsid w:val="008E5801"/>
    <w:rsid w:val="008E6484"/>
    <w:rsid w:val="008E67CF"/>
    <w:rsid w:val="008E6D6F"/>
    <w:rsid w:val="008E7139"/>
    <w:rsid w:val="008E78BC"/>
    <w:rsid w:val="008F2E2F"/>
    <w:rsid w:val="008F3294"/>
    <w:rsid w:val="008F3317"/>
    <w:rsid w:val="008F3FCE"/>
    <w:rsid w:val="008F4CC2"/>
    <w:rsid w:val="008F5725"/>
    <w:rsid w:val="008F6E58"/>
    <w:rsid w:val="008F7C8E"/>
    <w:rsid w:val="009003DA"/>
    <w:rsid w:val="009017A4"/>
    <w:rsid w:val="00902D75"/>
    <w:rsid w:val="00903878"/>
    <w:rsid w:val="00903DD7"/>
    <w:rsid w:val="00905F37"/>
    <w:rsid w:val="00907858"/>
    <w:rsid w:val="00907CF7"/>
    <w:rsid w:val="00910C34"/>
    <w:rsid w:val="009122F4"/>
    <w:rsid w:val="009136CA"/>
    <w:rsid w:val="00913AF1"/>
    <w:rsid w:val="00915402"/>
    <w:rsid w:val="00915DC9"/>
    <w:rsid w:val="00920812"/>
    <w:rsid w:val="00921405"/>
    <w:rsid w:val="009219F5"/>
    <w:rsid w:val="009237DF"/>
    <w:rsid w:val="009266E8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C50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55E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866AD"/>
    <w:rsid w:val="00990246"/>
    <w:rsid w:val="00990FAF"/>
    <w:rsid w:val="00992DD3"/>
    <w:rsid w:val="0099410D"/>
    <w:rsid w:val="00994414"/>
    <w:rsid w:val="00994FF9"/>
    <w:rsid w:val="00995D12"/>
    <w:rsid w:val="0099732B"/>
    <w:rsid w:val="00997787"/>
    <w:rsid w:val="009A6F42"/>
    <w:rsid w:val="009A7094"/>
    <w:rsid w:val="009B2054"/>
    <w:rsid w:val="009B26EF"/>
    <w:rsid w:val="009B2F8B"/>
    <w:rsid w:val="009B360A"/>
    <w:rsid w:val="009B3632"/>
    <w:rsid w:val="009B4F1F"/>
    <w:rsid w:val="009C1BE7"/>
    <w:rsid w:val="009C200E"/>
    <w:rsid w:val="009C2EA0"/>
    <w:rsid w:val="009C43F7"/>
    <w:rsid w:val="009C44A4"/>
    <w:rsid w:val="009C7915"/>
    <w:rsid w:val="009D18CD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5973"/>
    <w:rsid w:val="009E5CF4"/>
    <w:rsid w:val="009E64ED"/>
    <w:rsid w:val="009E6BAC"/>
    <w:rsid w:val="009F1CC9"/>
    <w:rsid w:val="009F214A"/>
    <w:rsid w:val="009F5428"/>
    <w:rsid w:val="009F58BE"/>
    <w:rsid w:val="00A00E82"/>
    <w:rsid w:val="00A00E9E"/>
    <w:rsid w:val="00A01502"/>
    <w:rsid w:val="00A01E2D"/>
    <w:rsid w:val="00A038EF"/>
    <w:rsid w:val="00A060CC"/>
    <w:rsid w:val="00A06EB2"/>
    <w:rsid w:val="00A07B94"/>
    <w:rsid w:val="00A07C18"/>
    <w:rsid w:val="00A12AC5"/>
    <w:rsid w:val="00A13874"/>
    <w:rsid w:val="00A13F4A"/>
    <w:rsid w:val="00A15625"/>
    <w:rsid w:val="00A16E63"/>
    <w:rsid w:val="00A21DCF"/>
    <w:rsid w:val="00A23578"/>
    <w:rsid w:val="00A24717"/>
    <w:rsid w:val="00A3056F"/>
    <w:rsid w:val="00A31C12"/>
    <w:rsid w:val="00A3206F"/>
    <w:rsid w:val="00A36221"/>
    <w:rsid w:val="00A36D5D"/>
    <w:rsid w:val="00A40B4D"/>
    <w:rsid w:val="00A419EA"/>
    <w:rsid w:val="00A41AFF"/>
    <w:rsid w:val="00A439B0"/>
    <w:rsid w:val="00A456A6"/>
    <w:rsid w:val="00A47444"/>
    <w:rsid w:val="00A47CA3"/>
    <w:rsid w:val="00A5021A"/>
    <w:rsid w:val="00A5124E"/>
    <w:rsid w:val="00A53583"/>
    <w:rsid w:val="00A55318"/>
    <w:rsid w:val="00A60911"/>
    <w:rsid w:val="00A61C58"/>
    <w:rsid w:val="00A62B0B"/>
    <w:rsid w:val="00A637D4"/>
    <w:rsid w:val="00A63B73"/>
    <w:rsid w:val="00A66035"/>
    <w:rsid w:val="00A6649A"/>
    <w:rsid w:val="00A672AB"/>
    <w:rsid w:val="00A67360"/>
    <w:rsid w:val="00A67C92"/>
    <w:rsid w:val="00A70D0D"/>
    <w:rsid w:val="00A74236"/>
    <w:rsid w:val="00A75EFC"/>
    <w:rsid w:val="00A762BE"/>
    <w:rsid w:val="00A77848"/>
    <w:rsid w:val="00A8040B"/>
    <w:rsid w:val="00A822DB"/>
    <w:rsid w:val="00A83C10"/>
    <w:rsid w:val="00A83CB6"/>
    <w:rsid w:val="00A84EFD"/>
    <w:rsid w:val="00A90318"/>
    <w:rsid w:val="00A90B15"/>
    <w:rsid w:val="00A90CBD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A7663"/>
    <w:rsid w:val="00AB05D1"/>
    <w:rsid w:val="00AB1F07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F12EF"/>
    <w:rsid w:val="00AF2119"/>
    <w:rsid w:val="00AF221E"/>
    <w:rsid w:val="00AF255A"/>
    <w:rsid w:val="00AF2D73"/>
    <w:rsid w:val="00AF2ED7"/>
    <w:rsid w:val="00AF4694"/>
    <w:rsid w:val="00AF4C85"/>
    <w:rsid w:val="00AF6094"/>
    <w:rsid w:val="00B005D3"/>
    <w:rsid w:val="00B01646"/>
    <w:rsid w:val="00B02BFC"/>
    <w:rsid w:val="00B04128"/>
    <w:rsid w:val="00B04D2C"/>
    <w:rsid w:val="00B06663"/>
    <w:rsid w:val="00B06A70"/>
    <w:rsid w:val="00B07871"/>
    <w:rsid w:val="00B1132D"/>
    <w:rsid w:val="00B11C20"/>
    <w:rsid w:val="00B13845"/>
    <w:rsid w:val="00B14520"/>
    <w:rsid w:val="00B14781"/>
    <w:rsid w:val="00B15E42"/>
    <w:rsid w:val="00B2083B"/>
    <w:rsid w:val="00B2118D"/>
    <w:rsid w:val="00B23E07"/>
    <w:rsid w:val="00B24D14"/>
    <w:rsid w:val="00B25C37"/>
    <w:rsid w:val="00B27567"/>
    <w:rsid w:val="00B33D82"/>
    <w:rsid w:val="00B3565B"/>
    <w:rsid w:val="00B35BC3"/>
    <w:rsid w:val="00B35CEC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302"/>
    <w:rsid w:val="00B45936"/>
    <w:rsid w:val="00B507D1"/>
    <w:rsid w:val="00B50C9C"/>
    <w:rsid w:val="00B52DDF"/>
    <w:rsid w:val="00B530A6"/>
    <w:rsid w:val="00B534D7"/>
    <w:rsid w:val="00B53C58"/>
    <w:rsid w:val="00B54075"/>
    <w:rsid w:val="00B55B90"/>
    <w:rsid w:val="00B5647B"/>
    <w:rsid w:val="00B57107"/>
    <w:rsid w:val="00B606C7"/>
    <w:rsid w:val="00B61947"/>
    <w:rsid w:val="00B619EA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43BA"/>
    <w:rsid w:val="00B74D95"/>
    <w:rsid w:val="00B74FE8"/>
    <w:rsid w:val="00B7544C"/>
    <w:rsid w:val="00B800A8"/>
    <w:rsid w:val="00B8030D"/>
    <w:rsid w:val="00B80AEC"/>
    <w:rsid w:val="00B80E15"/>
    <w:rsid w:val="00B80F42"/>
    <w:rsid w:val="00B81524"/>
    <w:rsid w:val="00B8330B"/>
    <w:rsid w:val="00B837B3"/>
    <w:rsid w:val="00B8396A"/>
    <w:rsid w:val="00B84B11"/>
    <w:rsid w:val="00B86014"/>
    <w:rsid w:val="00B86EF2"/>
    <w:rsid w:val="00B913ED"/>
    <w:rsid w:val="00B91C8C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960"/>
    <w:rsid w:val="00BA4B59"/>
    <w:rsid w:val="00BA4C27"/>
    <w:rsid w:val="00BA56C2"/>
    <w:rsid w:val="00BA6273"/>
    <w:rsid w:val="00BB14E5"/>
    <w:rsid w:val="00BB18EA"/>
    <w:rsid w:val="00BB2370"/>
    <w:rsid w:val="00BB397E"/>
    <w:rsid w:val="00BB481F"/>
    <w:rsid w:val="00BB4C98"/>
    <w:rsid w:val="00BB542E"/>
    <w:rsid w:val="00BB56E7"/>
    <w:rsid w:val="00BB5AF6"/>
    <w:rsid w:val="00BC261E"/>
    <w:rsid w:val="00BC33E0"/>
    <w:rsid w:val="00BC45FA"/>
    <w:rsid w:val="00BC6892"/>
    <w:rsid w:val="00BC6BA4"/>
    <w:rsid w:val="00BC7735"/>
    <w:rsid w:val="00BD063D"/>
    <w:rsid w:val="00BD1379"/>
    <w:rsid w:val="00BD435F"/>
    <w:rsid w:val="00BD54D1"/>
    <w:rsid w:val="00BD5E98"/>
    <w:rsid w:val="00BD6B7C"/>
    <w:rsid w:val="00BE0D94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3D9F"/>
    <w:rsid w:val="00BF4D56"/>
    <w:rsid w:val="00C00EF7"/>
    <w:rsid w:val="00C019B4"/>
    <w:rsid w:val="00C01CF6"/>
    <w:rsid w:val="00C022F0"/>
    <w:rsid w:val="00C03F25"/>
    <w:rsid w:val="00C04884"/>
    <w:rsid w:val="00C048D9"/>
    <w:rsid w:val="00C04FD5"/>
    <w:rsid w:val="00C052B4"/>
    <w:rsid w:val="00C05A58"/>
    <w:rsid w:val="00C07113"/>
    <w:rsid w:val="00C10A2B"/>
    <w:rsid w:val="00C1101F"/>
    <w:rsid w:val="00C118D7"/>
    <w:rsid w:val="00C12944"/>
    <w:rsid w:val="00C12E52"/>
    <w:rsid w:val="00C130C8"/>
    <w:rsid w:val="00C17D7D"/>
    <w:rsid w:val="00C20E13"/>
    <w:rsid w:val="00C221F3"/>
    <w:rsid w:val="00C22402"/>
    <w:rsid w:val="00C23318"/>
    <w:rsid w:val="00C23664"/>
    <w:rsid w:val="00C23E48"/>
    <w:rsid w:val="00C25468"/>
    <w:rsid w:val="00C2554F"/>
    <w:rsid w:val="00C25C8F"/>
    <w:rsid w:val="00C2615E"/>
    <w:rsid w:val="00C27B0F"/>
    <w:rsid w:val="00C34626"/>
    <w:rsid w:val="00C3494F"/>
    <w:rsid w:val="00C35572"/>
    <w:rsid w:val="00C40EAF"/>
    <w:rsid w:val="00C410EA"/>
    <w:rsid w:val="00C43444"/>
    <w:rsid w:val="00C4758E"/>
    <w:rsid w:val="00C506B3"/>
    <w:rsid w:val="00C516A7"/>
    <w:rsid w:val="00C516C5"/>
    <w:rsid w:val="00C52D3F"/>
    <w:rsid w:val="00C530AD"/>
    <w:rsid w:val="00C53553"/>
    <w:rsid w:val="00C54953"/>
    <w:rsid w:val="00C54A1E"/>
    <w:rsid w:val="00C5590A"/>
    <w:rsid w:val="00C56F4E"/>
    <w:rsid w:val="00C573AA"/>
    <w:rsid w:val="00C575C9"/>
    <w:rsid w:val="00C61356"/>
    <w:rsid w:val="00C61BFA"/>
    <w:rsid w:val="00C64FEB"/>
    <w:rsid w:val="00C6504F"/>
    <w:rsid w:val="00C66A2F"/>
    <w:rsid w:val="00C6753D"/>
    <w:rsid w:val="00C714B8"/>
    <w:rsid w:val="00C72C09"/>
    <w:rsid w:val="00C74C96"/>
    <w:rsid w:val="00C7504D"/>
    <w:rsid w:val="00C76043"/>
    <w:rsid w:val="00C7631F"/>
    <w:rsid w:val="00C81481"/>
    <w:rsid w:val="00C8288D"/>
    <w:rsid w:val="00C82EA4"/>
    <w:rsid w:val="00C843DA"/>
    <w:rsid w:val="00C84C9A"/>
    <w:rsid w:val="00C853CC"/>
    <w:rsid w:val="00C85519"/>
    <w:rsid w:val="00C85874"/>
    <w:rsid w:val="00C85C24"/>
    <w:rsid w:val="00C927CF"/>
    <w:rsid w:val="00C9287B"/>
    <w:rsid w:val="00C92AB4"/>
    <w:rsid w:val="00C947FF"/>
    <w:rsid w:val="00C94C21"/>
    <w:rsid w:val="00C97844"/>
    <w:rsid w:val="00C97B56"/>
    <w:rsid w:val="00CA1C99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627B"/>
    <w:rsid w:val="00CC731C"/>
    <w:rsid w:val="00CC7D1C"/>
    <w:rsid w:val="00CD0DE8"/>
    <w:rsid w:val="00CD2A7B"/>
    <w:rsid w:val="00CD3998"/>
    <w:rsid w:val="00CD3EE4"/>
    <w:rsid w:val="00CD7351"/>
    <w:rsid w:val="00CE1524"/>
    <w:rsid w:val="00CE159B"/>
    <w:rsid w:val="00CE1DF6"/>
    <w:rsid w:val="00CE23F6"/>
    <w:rsid w:val="00CE3474"/>
    <w:rsid w:val="00CE36CB"/>
    <w:rsid w:val="00CE3A71"/>
    <w:rsid w:val="00CE4EE0"/>
    <w:rsid w:val="00CE51EE"/>
    <w:rsid w:val="00CE58E9"/>
    <w:rsid w:val="00CE73D5"/>
    <w:rsid w:val="00CE7C31"/>
    <w:rsid w:val="00CF216E"/>
    <w:rsid w:val="00CF2D87"/>
    <w:rsid w:val="00CF3F30"/>
    <w:rsid w:val="00CF57A7"/>
    <w:rsid w:val="00CF66A3"/>
    <w:rsid w:val="00CF7CA4"/>
    <w:rsid w:val="00D008CB"/>
    <w:rsid w:val="00D0156A"/>
    <w:rsid w:val="00D01B04"/>
    <w:rsid w:val="00D022A2"/>
    <w:rsid w:val="00D02E8E"/>
    <w:rsid w:val="00D03FB3"/>
    <w:rsid w:val="00D04645"/>
    <w:rsid w:val="00D05237"/>
    <w:rsid w:val="00D07D3B"/>
    <w:rsid w:val="00D104F5"/>
    <w:rsid w:val="00D13F47"/>
    <w:rsid w:val="00D1549C"/>
    <w:rsid w:val="00D15545"/>
    <w:rsid w:val="00D15B90"/>
    <w:rsid w:val="00D17C5D"/>
    <w:rsid w:val="00D2399E"/>
    <w:rsid w:val="00D23AAA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1DF1"/>
    <w:rsid w:val="00D7430D"/>
    <w:rsid w:val="00D7507F"/>
    <w:rsid w:val="00D75CFB"/>
    <w:rsid w:val="00D76C14"/>
    <w:rsid w:val="00D80DF1"/>
    <w:rsid w:val="00D81A2F"/>
    <w:rsid w:val="00D83942"/>
    <w:rsid w:val="00D84143"/>
    <w:rsid w:val="00D860FA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392"/>
    <w:rsid w:val="00DB09C6"/>
    <w:rsid w:val="00DB2224"/>
    <w:rsid w:val="00DB2733"/>
    <w:rsid w:val="00DB35F9"/>
    <w:rsid w:val="00DB668E"/>
    <w:rsid w:val="00DB6F83"/>
    <w:rsid w:val="00DC0207"/>
    <w:rsid w:val="00DC0B6A"/>
    <w:rsid w:val="00DC1E56"/>
    <w:rsid w:val="00DC2D05"/>
    <w:rsid w:val="00DC6793"/>
    <w:rsid w:val="00DD0D85"/>
    <w:rsid w:val="00DD149A"/>
    <w:rsid w:val="00DD4EE0"/>
    <w:rsid w:val="00DD70C7"/>
    <w:rsid w:val="00DE140F"/>
    <w:rsid w:val="00DE1DDA"/>
    <w:rsid w:val="00DE3189"/>
    <w:rsid w:val="00DF173C"/>
    <w:rsid w:val="00DF1804"/>
    <w:rsid w:val="00DF2C63"/>
    <w:rsid w:val="00DF3513"/>
    <w:rsid w:val="00DF46CA"/>
    <w:rsid w:val="00DF4EE1"/>
    <w:rsid w:val="00DF5AAB"/>
    <w:rsid w:val="00DF7A78"/>
    <w:rsid w:val="00DF7E34"/>
    <w:rsid w:val="00E000EC"/>
    <w:rsid w:val="00E00620"/>
    <w:rsid w:val="00E006B2"/>
    <w:rsid w:val="00E02842"/>
    <w:rsid w:val="00E05665"/>
    <w:rsid w:val="00E05FF1"/>
    <w:rsid w:val="00E10845"/>
    <w:rsid w:val="00E10B2B"/>
    <w:rsid w:val="00E113C3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2829"/>
    <w:rsid w:val="00E252AC"/>
    <w:rsid w:val="00E258AC"/>
    <w:rsid w:val="00E26649"/>
    <w:rsid w:val="00E26F2C"/>
    <w:rsid w:val="00E271F2"/>
    <w:rsid w:val="00E31955"/>
    <w:rsid w:val="00E32EC5"/>
    <w:rsid w:val="00E33C05"/>
    <w:rsid w:val="00E347C1"/>
    <w:rsid w:val="00E35922"/>
    <w:rsid w:val="00E37DF0"/>
    <w:rsid w:val="00E40F0F"/>
    <w:rsid w:val="00E4179C"/>
    <w:rsid w:val="00E435B5"/>
    <w:rsid w:val="00E44EAB"/>
    <w:rsid w:val="00E4704B"/>
    <w:rsid w:val="00E47211"/>
    <w:rsid w:val="00E47B55"/>
    <w:rsid w:val="00E508E9"/>
    <w:rsid w:val="00E53E00"/>
    <w:rsid w:val="00E54239"/>
    <w:rsid w:val="00E54377"/>
    <w:rsid w:val="00E55C4C"/>
    <w:rsid w:val="00E56170"/>
    <w:rsid w:val="00E57E1A"/>
    <w:rsid w:val="00E603FF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67FD"/>
    <w:rsid w:val="00E7091C"/>
    <w:rsid w:val="00E7146C"/>
    <w:rsid w:val="00E719C1"/>
    <w:rsid w:val="00E729C9"/>
    <w:rsid w:val="00E76E14"/>
    <w:rsid w:val="00E7736E"/>
    <w:rsid w:val="00E7767D"/>
    <w:rsid w:val="00E80948"/>
    <w:rsid w:val="00E81396"/>
    <w:rsid w:val="00E81D2A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7BC"/>
    <w:rsid w:val="00EA13DE"/>
    <w:rsid w:val="00EA3B06"/>
    <w:rsid w:val="00EA434B"/>
    <w:rsid w:val="00EA44AF"/>
    <w:rsid w:val="00EA45D1"/>
    <w:rsid w:val="00EA4EA9"/>
    <w:rsid w:val="00EA4FFE"/>
    <w:rsid w:val="00EA66FE"/>
    <w:rsid w:val="00EA69C7"/>
    <w:rsid w:val="00EA6CB8"/>
    <w:rsid w:val="00EA740B"/>
    <w:rsid w:val="00EA7FC9"/>
    <w:rsid w:val="00EB0A6A"/>
    <w:rsid w:val="00EB0D57"/>
    <w:rsid w:val="00EB1415"/>
    <w:rsid w:val="00EB1794"/>
    <w:rsid w:val="00EB2160"/>
    <w:rsid w:val="00EB70B6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3CBA"/>
    <w:rsid w:val="00ED417D"/>
    <w:rsid w:val="00ED57C6"/>
    <w:rsid w:val="00ED5CD6"/>
    <w:rsid w:val="00ED5F89"/>
    <w:rsid w:val="00ED6E57"/>
    <w:rsid w:val="00EE43CF"/>
    <w:rsid w:val="00EE50AE"/>
    <w:rsid w:val="00EE693D"/>
    <w:rsid w:val="00EE7ED1"/>
    <w:rsid w:val="00EF1EC5"/>
    <w:rsid w:val="00EF25E3"/>
    <w:rsid w:val="00EF2EF2"/>
    <w:rsid w:val="00EF3472"/>
    <w:rsid w:val="00EF34A3"/>
    <w:rsid w:val="00EF3CBD"/>
    <w:rsid w:val="00EF6D25"/>
    <w:rsid w:val="00F00069"/>
    <w:rsid w:val="00F02BB8"/>
    <w:rsid w:val="00F04C1A"/>
    <w:rsid w:val="00F05BA3"/>
    <w:rsid w:val="00F067CA"/>
    <w:rsid w:val="00F12F2A"/>
    <w:rsid w:val="00F13203"/>
    <w:rsid w:val="00F1349C"/>
    <w:rsid w:val="00F13B8C"/>
    <w:rsid w:val="00F1407A"/>
    <w:rsid w:val="00F14B6D"/>
    <w:rsid w:val="00F15997"/>
    <w:rsid w:val="00F15A61"/>
    <w:rsid w:val="00F17A46"/>
    <w:rsid w:val="00F2062B"/>
    <w:rsid w:val="00F232FA"/>
    <w:rsid w:val="00F2492E"/>
    <w:rsid w:val="00F30304"/>
    <w:rsid w:val="00F3084D"/>
    <w:rsid w:val="00F36290"/>
    <w:rsid w:val="00F37A55"/>
    <w:rsid w:val="00F37DF0"/>
    <w:rsid w:val="00F409F4"/>
    <w:rsid w:val="00F40C13"/>
    <w:rsid w:val="00F41740"/>
    <w:rsid w:val="00F4234A"/>
    <w:rsid w:val="00F423B5"/>
    <w:rsid w:val="00F42DCA"/>
    <w:rsid w:val="00F42F52"/>
    <w:rsid w:val="00F42F79"/>
    <w:rsid w:val="00F448A9"/>
    <w:rsid w:val="00F456F5"/>
    <w:rsid w:val="00F4784E"/>
    <w:rsid w:val="00F50400"/>
    <w:rsid w:val="00F5105A"/>
    <w:rsid w:val="00F5189A"/>
    <w:rsid w:val="00F51B99"/>
    <w:rsid w:val="00F529C7"/>
    <w:rsid w:val="00F541CA"/>
    <w:rsid w:val="00F57064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52B8"/>
    <w:rsid w:val="00F65972"/>
    <w:rsid w:val="00F66381"/>
    <w:rsid w:val="00F67524"/>
    <w:rsid w:val="00F700EA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34F9"/>
    <w:rsid w:val="00F96CF5"/>
    <w:rsid w:val="00FA1367"/>
    <w:rsid w:val="00FA173B"/>
    <w:rsid w:val="00FA313D"/>
    <w:rsid w:val="00FA5142"/>
    <w:rsid w:val="00FB1428"/>
    <w:rsid w:val="00FB1B08"/>
    <w:rsid w:val="00FB2954"/>
    <w:rsid w:val="00FB3602"/>
    <w:rsid w:val="00FB41B9"/>
    <w:rsid w:val="00FB52AF"/>
    <w:rsid w:val="00FC0562"/>
    <w:rsid w:val="00FC139F"/>
    <w:rsid w:val="00FC15B4"/>
    <w:rsid w:val="00FC15FE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407"/>
    <w:rsid w:val="00FD6A4E"/>
    <w:rsid w:val="00FD7252"/>
    <w:rsid w:val="00FE40BC"/>
    <w:rsid w:val="00FE4BA5"/>
    <w:rsid w:val="00FE4D6B"/>
    <w:rsid w:val="00FE6174"/>
    <w:rsid w:val="00FE6453"/>
    <w:rsid w:val="00FE719C"/>
    <w:rsid w:val="00FF13F5"/>
    <w:rsid w:val="00FF16E9"/>
    <w:rsid w:val="00FF41AF"/>
    <w:rsid w:val="00FF45C9"/>
    <w:rsid w:val="00FF4806"/>
    <w:rsid w:val="00FF587A"/>
    <w:rsid w:val="00FF6ECC"/>
    <w:rsid w:val="00FF7537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9B2F8B"/>
    <w:rPr>
      <w:b/>
    </w:rPr>
  </w:style>
  <w:style w:type="character" w:customStyle="1" w:styleId="af6">
    <w:name w:val="本文正文(强调) 字符"/>
    <w:basedOn w:val="af0"/>
    <w:link w:val="af5"/>
    <w:rsid w:val="009B2F8B"/>
    <w:rPr>
      <w:rFonts w:ascii="Times New Roman" w:eastAsia="宋体" w:hAnsi="Times New Roman" w:cs="Times New Roman"/>
      <w:b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  <w:style w:type="character" w:customStyle="1" w:styleId="MTConvertedEquation">
    <w:name w:val="MTConvertedEquation"/>
    <w:basedOn w:val="a3"/>
    <w:rsid w:val="00B8330B"/>
    <w:rPr>
      <w:rFonts w:ascii="Latin Modern Math" w:hAnsi="Latin Modern Math"/>
      <w:i/>
    </w:rPr>
  </w:style>
  <w:style w:type="paragraph" w:customStyle="1" w:styleId="MTDisplayEquation">
    <w:name w:val="MTDisplayEquation"/>
    <w:basedOn w:val="a2"/>
    <w:next w:val="a1"/>
    <w:link w:val="MTDisplayEquation0"/>
    <w:rsid w:val="00B8330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f0"/>
    <w:link w:val="MTDisplayEquation"/>
    <w:rsid w:val="00B8330B"/>
    <w:rPr>
      <w:rFonts w:ascii="Times New Roman" w:eastAsia="宋体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175/2009jcli2944.1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1080/07350015.1998.1052474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1007/s13351-021-1139-2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hyperlink" Target="https://doi.org/10.1073/pnas.070102010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yperlink" Target="https://doi.org/10.1175/jcli-3256.1" TargetMode="External"/><Relationship Id="rId30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A2231D34-CE00-4D51-A299-820BCF134C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8</TotalTime>
  <Pages>17</Pages>
  <Words>2947</Words>
  <Characters>16799</Characters>
  <Application>Microsoft Office Word</Application>
  <DocSecurity>0</DocSecurity>
  <Lines>139</Lines>
  <Paragraphs>39</Paragraphs>
  <ScaleCrop>false</ScaleCrop>
  <Company/>
  <LinksUpToDate>false</LinksUpToDate>
  <CharactersWithSpaces>19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321</cp:revision>
  <cp:lastPrinted>2022-05-14T03:39:00Z</cp:lastPrinted>
  <dcterms:created xsi:type="dcterms:W3CDTF">2022-07-09T13:16:00Z</dcterms:created>
  <dcterms:modified xsi:type="dcterms:W3CDTF">2022-07-13T1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